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413" w:rsidRPr="00980413" w:rsidRDefault="00980413" w:rsidP="00980413">
      <w:pPr>
        <w:pStyle w:val="Heading1"/>
        <w:numPr>
          <w:ilvl w:val="0"/>
          <w:numId w:val="0"/>
        </w:numPr>
        <w:rPr>
          <w:rStyle w:val="apple-converted-space"/>
        </w:rPr>
      </w:pPr>
      <w:r w:rsidRPr="00980413">
        <w:t>Title - All manuscripts</w:t>
      </w:r>
      <w:r w:rsidRPr="00980413">
        <w:rPr>
          <w:rStyle w:val="apple-converted-space"/>
        </w:rPr>
        <w:t> </w:t>
      </w:r>
    </w:p>
    <w:p w:rsidR="00326C92" w:rsidRDefault="00326C92" w:rsidP="00C47292">
      <w:r>
        <w:t>When is it cost effective to use transthoracic echocardiography to aid the decision to prescribe oral anticoagulants in patients with newly diagnosed atrial fibrillation? An economic evaluation</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r w:rsidRPr="00980413">
        <w:t>- Names, addresses, and positions of all authors</w:t>
      </w:r>
      <w:r>
        <w:rPr>
          <w:rFonts w:ascii="Verdana" w:hAnsi="Verdana"/>
          <w:color w:val="000000"/>
          <w:sz w:val="17"/>
          <w:szCs w:val="17"/>
          <w:shd w:val="clear" w:color="auto" w:fill="FFFFFF"/>
        </w:rPr>
        <w:t xml:space="preserve"> </w:t>
      </w:r>
    </w:p>
    <w:p w:rsidR="00980413" w:rsidDel="00AD0F91" w:rsidRDefault="00980413" w:rsidP="00980413">
      <w:pPr>
        <w:pStyle w:val="Heading1"/>
        <w:rPr>
          <w:del w:id="0" w:author="Jon Minton" w:date="2013-09-05T21:23:00Z"/>
        </w:rPr>
      </w:pPr>
    </w:p>
    <w:p w:rsidR="00980413" w:rsidRDefault="00980413" w:rsidP="00980413">
      <w:pPr>
        <w:pStyle w:val="Heading2"/>
        <w:numPr>
          <w:ilvl w:val="0"/>
          <w:numId w:val="0"/>
        </w:numPr>
      </w:pPr>
      <w:r>
        <w:t xml:space="preserve">Corresponding Author: </w:t>
      </w:r>
    </w:p>
    <w:p w:rsidR="00980413" w:rsidRDefault="00980413" w:rsidP="00752A4B">
      <w:pPr>
        <w:spacing w:after="0"/>
      </w:pPr>
      <w:r>
        <w:t>Jonathan William Minton,</w:t>
      </w:r>
    </w:p>
    <w:p w:rsidR="00D71C90" w:rsidRDefault="00D71C90" w:rsidP="00980413">
      <w:pPr>
        <w:spacing w:after="0"/>
      </w:pPr>
      <w:r>
        <w:t>Research Associate</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980413" w:rsidP="00980413"/>
    <w:p w:rsidR="00980413" w:rsidRDefault="00980413" w:rsidP="00980413">
      <w:pPr>
        <w:pStyle w:val="Heading2"/>
        <w:numPr>
          <w:ilvl w:val="0"/>
          <w:numId w:val="0"/>
        </w:numPr>
      </w:pPr>
      <w:r>
        <w:t xml:space="preserve">Second Author: </w:t>
      </w:r>
    </w:p>
    <w:p w:rsidR="00980413" w:rsidRDefault="00980413" w:rsidP="00BD77AC">
      <w:pPr>
        <w:spacing w:after="0"/>
      </w:pPr>
      <w:r>
        <w:t>Professor Matthew Stevenson</w:t>
      </w:r>
    </w:p>
    <w:p w:rsidR="00D71C90" w:rsidRDefault="00D71C90" w:rsidP="00BD77AC">
      <w:pPr>
        <w:spacing w:after="0"/>
      </w:pPr>
      <w:r>
        <w:t>Professor of Health Economics</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C47292" w:rsidP="00980413">
      <w:pPr>
        <w:pStyle w:val="Heading2"/>
        <w:numPr>
          <w:ilvl w:val="0"/>
          <w:numId w:val="0"/>
        </w:numPr>
      </w:pPr>
      <w:r>
        <w:t xml:space="preserve">Third Author: </w:t>
      </w:r>
    </w:p>
    <w:p w:rsidR="00C47292" w:rsidRDefault="00C47292" w:rsidP="00BD77AC">
      <w:pPr>
        <w:spacing w:after="0"/>
      </w:pPr>
      <w:proofErr w:type="spellStart"/>
      <w:r>
        <w:t>Dr</w:t>
      </w:r>
      <w:proofErr w:type="spellEnd"/>
      <w:r>
        <w:t xml:space="preserve"> Emma Simpson,</w:t>
      </w:r>
    </w:p>
    <w:p w:rsidR="00C47292" w:rsidRDefault="00C47292" w:rsidP="00C47292">
      <w:pPr>
        <w:spacing w:after="0"/>
      </w:pPr>
      <w:r>
        <w:t>Health Economic and Decision Science</w:t>
      </w:r>
    </w:p>
    <w:p w:rsidR="00C47292" w:rsidRDefault="00C47292" w:rsidP="00C47292">
      <w:pPr>
        <w:spacing w:after="0"/>
      </w:pPr>
      <w:r>
        <w:t>School of Health and Related Research</w:t>
      </w:r>
    </w:p>
    <w:p w:rsidR="00C47292" w:rsidRDefault="00C47292" w:rsidP="00C47292">
      <w:pPr>
        <w:spacing w:after="0"/>
      </w:pPr>
      <w:r>
        <w:lastRenderedPageBreak/>
        <w:t>The University of Sheffield</w:t>
      </w:r>
    </w:p>
    <w:p w:rsidR="00C47292" w:rsidRDefault="00C47292" w:rsidP="00C47292">
      <w:pPr>
        <w:spacing w:after="0"/>
      </w:pPr>
      <w:r>
        <w:t>Regent Court</w:t>
      </w:r>
    </w:p>
    <w:p w:rsidR="00C47292" w:rsidRDefault="00C47292" w:rsidP="00C47292">
      <w:pPr>
        <w:spacing w:after="0"/>
      </w:pPr>
      <w:r>
        <w:t>30 Regent Street</w:t>
      </w:r>
    </w:p>
    <w:p w:rsidR="00C47292" w:rsidRDefault="00C47292" w:rsidP="00C47292">
      <w:pPr>
        <w:spacing w:after="0"/>
      </w:pPr>
      <w:r>
        <w:t>Sheffield</w:t>
      </w:r>
    </w:p>
    <w:p w:rsidR="00C47292" w:rsidRDefault="00C47292" w:rsidP="00C47292">
      <w:pPr>
        <w:spacing w:after="0"/>
      </w:pPr>
      <w:r>
        <w:t>S1 4DA</w:t>
      </w:r>
    </w:p>
    <w:p w:rsidR="00C47292" w:rsidRPr="00C47292" w:rsidRDefault="00C47292" w:rsidP="00C47292"/>
    <w:p w:rsidR="00C47292" w:rsidRPr="00C47292" w:rsidRDefault="00C47292" w:rsidP="00C47292"/>
    <w:p w:rsidR="00980413" w:rsidRDefault="00C47292" w:rsidP="00980413">
      <w:pPr>
        <w:pStyle w:val="Heading2"/>
        <w:numPr>
          <w:ilvl w:val="0"/>
          <w:numId w:val="0"/>
        </w:numPr>
      </w:pPr>
      <w:r>
        <w:t>Fourth</w:t>
      </w:r>
      <w:r w:rsidR="00980413">
        <w:t xml:space="preserve"> Author: </w:t>
      </w:r>
    </w:p>
    <w:p w:rsidR="00980413" w:rsidRDefault="00980413" w:rsidP="00980413">
      <w:pPr>
        <w:spacing w:after="0"/>
      </w:pPr>
      <w:r>
        <w:t>Professor Gregory Y H Lip</w:t>
      </w:r>
    </w:p>
    <w:p w:rsidR="00980413" w:rsidRDefault="00980413" w:rsidP="00980413">
      <w:pPr>
        <w:spacing w:after="0"/>
      </w:pPr>
      <w:r>
        <w:t>University of Birmingham Centre for Cardiovascular Sciences</w:t>
      </w:r>
    </w:p>
    <w:p w:rsidR="00980413" w:rsidRDefault="00980413" w:rsidP="00980413">
      <w:pPr>
        <w:spacing w:after="0"/>
      </w:pPr>
      <w:r>
        <w:t>City Hospital</w:t>
      </w:r>
    </w:p>
    <w:p w:rsidR="00980413" w:rsidRDefault="00980413" w:rsidP="00980413">
      <w:pPr>
        <w:spacing w:after="0"/>
      </w:pPr>
      <w:r>
        <w:t>Birmingham</w:t>
      </w:r>
    </w:p>
    <w:p w:rsidR="00980413" w:rsidRDefault="00980413" w:rsidP="00980413">
      <w:pPr>
        <w:spacing w:after="0"/>
      </w:pPr>
      <w:r>
        <w:t>B18 7QH</w:t>
      </w:r>
    </w:p>
    <w:p w:rsidR="00980413" w:rsidRDefault="00980413" w:rsidP="00980413">
      <w:pPr>
        <w:pStyle w:val="Heading1"/>
        <w:numPr>
          <w:ilvl w:val="0"/>
          <w:numId w:val="0"/>
        </w:numPr>
      </w:pPr>
      <w:r w:rsidRPr="00980413">
        <w:t xml:space="preserve">Copyright </w:t>
      </w:r>
      <w:r>
        <w:t>Statement</w:t>
      </w:r>
    </w:p>
    <w:p w:rsidR="00980413" w:rsidRPr="00980413" w:rsidRDefault="00980413" w:rsidP="00980413">
      <w:pPr>
        <w:spacing w:after="0"/>
      </w:pPr>
      <w:r w:rsidRPr="00980413">
        <w:rPr>
          <w:bCs/>
          <w:iCs/>
        </w:rPr>
        <w:t>The Corresponding Author has the right to grant on behalf of all authors and does grant on behalf of all authors,</w:t>
      </w:r>
      <w:r w:rsidRPr="00980413">
        <w:t> </w:t>
      </w:r>
      <w:hyperlink r:id="rId9" w:history="1">
        <w:r w:rsidRPr="00980413">
          <w:t xml:space="preserve">a worldwide </w:t>
        </w:r>
        <w:proofErr w:type="spellStart"/>
        <w:r w:rsidRPr="00980413">
          <w:t>licence</w:t>
        </w:r>
        <w:proofErr w:type="spellEnd"/>
      </w:hyperlink>
      <w:r w:rsidRPr="00980413">
        <w:t> </w:t>
      </w:r>
      <w:r w:rsidRPr="00980413">
        <w:rPr>
          <w:bCs/>
          <w:iCs/>
        </w:rPr>
        <w:t xml:space="preserve">to the Publishers and its licensees in perpetuity, in all forms, formats and media (whether known now or created in the future), to </w:t>
      </w:r>
      <w:proofErr w:type="spellStart"/>
      <w:r w:rsidRPr="00980413">
        <w:rPr>
          <w:bCs/>
          <w:iCs/>
        </w:rPr>
        <w:t>i</w:t>
      </w:r>
      <w:proofErr w:type="spellEnd"/>
      <w:r w:rsidRPr="00980413">
        <w:rPr>
          <w:bCs/>
          <w:iCs/>
        </w:rPr>
        <w:t xml:space="preserve">)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w:t>
      </w:r>
      <w:proofErr w:type="spellStart"/>
      <w:r w:rsidRPr="00980413">
        <w:rPr>
          <w:bCs/>
          <w:iCs/>
        </w:rPr>
        <w:t>licence</w:t>
      </w:r>
      <w:proofErr w:type="spellEnd"/>
      <w:r w:rsidRPr="00980413">
        <w:rPr>
          <w:bCs/>
          <w:iCs/>
        </w:rPr>
        <w:t xml:space="preserve"> any third party</w:t>
      </w:r>
      <w:r>
        <w:rPr>
          <w:bCs/>
          <w:iCs/>
        </w:rPr>
        <w:t xml:space="preserve"> to do any or all of the above.</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Competing interest statement - All manuscripts</w:t>
      </w:r>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 All authors have completed the Unified Competing Interest form atwww.icmje.org/coi_disclosure.pdf (available on request from the corresponding author) and declare: no support from any </w:t>
      </w:r>
      <w:proofErr w:type="spellStart"/>
      <w:r>
        <w:rPr>
          <w:rFonts w:ascii="Verdana" w:hAnsi="Verdana"/>
          <w:color w:val="000000"/>
          <w:sz w:val="17"/>
          <w:szCs w:val="17"/>
          <w:shd w:val="clear" w:color="auto" w:fill="FFFFFF"/>
        </w:rPr>
        <w:t>organisation</w:t>
      </w:r>
      <w:proofErr w:type="spellEnd"/>
      <w:r>
        <w:rPr>
          <w:rFonts w:ascii="Verdana" w:hAnsi="Verdana"/>
          <w:color w:val="000000"/>
          <w:sz w:val="17"/>
          <w:szCs w:val="17"/>
          <w:shd w:val="clear" w:color="auto" w:fill="FFFFFF"/>
        </w:rPr>
        <w:t xml:space="preserve"> for the submitted work [or describe if any]; no financial relationships with any </w:t>
      </w:r>
      <w:proofErr w:type="spellStart"/>
      <w:r>
        <w:rPr>
          <w:rFonts w:ascii="Verdana" w:hAnsi="Verdana"/>
          <w:color w:val="000000"/>
          <w:sz w:val="17"/>
          <w:szCs w:val="17"/>
          <w:shd w:val="clear" w:color="auto" w:fill="FFFFFF"/>
        </w:rPr>
        <w:t>organisations</w:t>
      </w:r>
      <w:proofErr w:type="spellEnd"/>
      <w:r>
        <w:rPr>
          <w:rFonts w:ascii="Verdana" w:hAnsi="Verdana"/>
          <w:color w:val="000000"/>
          <w:sz w:val="17"/>
          <w:szCs w:val="17"/>
          <w:shd w:val="clear" w:color="auto" w:fill="FFFFFF"/>
        </w:rPr>
        <w:t xml:space="preserve"> that might have an interest in the submitted work in the previous three years [or describe if any], no other relationships or activities that could appear to have influenced the submitted work [or describe if any].-</w:t>
      </w:r>
      <w:r>
        <w:rPr>
          <w:rStyle w:val="apple-converted-space"/>
          <w:rFonts w:ascii="Verdana" w:hAnsi="Verdana"/>
          <w:color w:val="000000"/>
          <w:sz w:val="17"/>
          <w:szCs w:val="17"/>
          <w:shd w:val="clear" w:color="auto" w:fill="FFFFFF"/>
        </w:rPr>
        <w:t> </w:t>
      </w:r>
      <w:r>
        <w:rPr>
          <w:rFonts w:ascii="Verdana" w:hAnsi="Verdana"/>
          <w:b w:val="0"/>
          <w:bCs w:val="0"/>
          <w:color w:val="000000"/>
          <w:sz w:val="17"/>
          <w:szCs w:val="17"/>
          <w:shd w:val="clear" w:color="auto" w:fill="FFFFFF"/>
        </w:rPr>
        <w:t>Please note:</w:t>
      </w:r>
      <w:r>
        <w:rPr>
          <w:rStyle w:val="apple-converted-space"/>
          <w:rFonts w:ascii="Verdana" w:hAnsi="Verdana"/>
          <w:color w:val="000000"/>
          <w:sz w:val="17"/>
          <w:szCs w:val="17"/>
          <w:shd w:val="clear" w:color="auto" w:fill="FFFFFF"/>
        </w:rPr>
        <w:t> </w:t>
      </w:r>
      <w:r>
        <w:rPr>
          <w:rFonts w:ascii="Verdana" w:hAnsi="Verdana"/>
          <w:color w:val="000000"/>
          <w:sz w:val="17"/>
          <w:szCs w:val="17"/>
          <w:shd w:val="clear" w:color="auto" w:fill="FFFFFF"/>
        </w:rPr>
        <w:t xml:space="preserve">The corresponding author must collect Unified Competing Interest forms from all authors and </w:t>
      </w:r>
      <w:proofErr w:type="spellStart"/>
      <w:r>
        <w:rPr>
          <w:rFonts w:ascii="Verdana" w:hAnsi="Verdana"/>
          <w:color w:val="000000"/>
          <w:sz w:val="17"/>
          <w:szCs w:val="17"/>
          <w:shd w:val="clear" w:color="auto" w:fill="FFFFFF"/>
        </w:rPr>
        <w:t>summarise</w:t>
      </w:r>
      <w:proofErr w:type="spellEnd"/>
      <w:r>
        <w:rPr>
          <w:rFonts w:ascii="Verdana" w:hAnsi="Verdana"/>
          <w:color w:val="000000"/>
          <w:sz w:val="17"/>
          <w:szCs w:val="17"/>
          <w:shd w:val="clear" w:color="auto" w:fill="FFFFFF"/>
        </w:rPr>
        <w:t xml:space="preserve"> their declarations as above within the manuscript. You do NOT need to send copies of the forms to the BMJ. Please click here for</w:t>
      </w:r>
      <w:r>
        <w:rPr>
          <w:rStyle w:val="apple-converted-space"/>
          <w:rFonts w:ascii="Verdana" w:hAnsi="Verdana"/>
          <w:color w:val="000000"/>
          <w:sz w:val="17"/>
          <w:szCs w:val="17"/>
          <w:shd w:val="clear" w:color="auto" w:fill="FFFFFF"/>
        </w:rPr>
        <w:t> </w:t>
      </w:r>
      <w:hyperlink r:id="rId10" w:tgtFrame="_new" w:history="1">
        <w:r>
          <w:rPr>
            <w:rStyle w:val="Hyperlink"/>
            <w:rFonts w:ascii="Verdana" w:hAnsi="Verdana"/>
            <w:color w:val="666666"/>
            <w:sz w:val="17"/>
            <w:szCs w:val="17"/>
            <w:shd w:val="clear" w:color="auto" w:fill="FFFFFF"/>
          </w:rPr>
          <w:t>further guidance</w:t>
        </w:r>
      </w:hyperlink>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D21515"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contributors, and the name of the guarantor - All full papers (</w:t>
      </w:r>
      <w:proofErr w:type="spellStart"/>
      <w:r>
        <w:rPr>
          <w:rFonts w:ascii="Verdana" w:hAnsi="Verdana"/>
          <w:color w:val="000000"/>
          <w:sz w:val="17"/>
          <w:szCs w:val="17"/>
          <w:shd w:val="clear" w:color="auto" w:fill="FFFFFF"/>
        </w:rPr>
        <w:t>eg</w:t>
      </w:r>
      <w:proofErr w:type="spellEnd"/>
      <w:r>
        <w:rPr>
          <w:rFonts w:ascii="Verdana" w:hAnsi="Verdana"/>
          <w:color w:val="000000"/>
          <w:sz w:val="17"/>
          <w:szCs w:val="17"/>
          <w:shd w:val="clear" w:color="auto" w:fill="FFFFFF"/>
        </w:rPr>
        <w:t xml:space="preserve"> not fillers or personal views)</w:t>
      </w:r>
      <w:r>
        <w:rPr>
          <w:rStyle w:val="apple-converted-space"/>
          <w:rFonts w:ascii="Verdana" w:hAnsi="Verdana"/>
          <w:color w:val="000000"/>
          <w:sz w:val="17"/>
          <w:szCs w:val="17"/>
          <w:shd w:val="clear" w:color="auto" w:fill="FFFFFF"/>
        </w:rPr>
        <w:t> </w:t>
      </w:r>
    </w:p>
    <w:p w:rsidR="00D21515" w:rsidDel="00AD0F91" w:rsidRDefault="00D21515" w:rsidP="003562A1">
      <w:pPr>
        <w:pStyle w:val="Heading1"/>
        <w:numPr>
          <w:ilvl w:val="0"/>
          <w:numId w:val="0"/>
        </w:numPr>
        <w:rPr>
          <w:del w:id="1" w:author="Jon Minton" w:date="2013-09-05T21:23:00Z"/>
          <w:rStyle w:val="apple-converted-space"/>
          <w:rFonts w:ascii="Verdana" w:hAnsi="Verdana"/>
          <w:color w:val="000000"/>
          <w:sz w:val="17"/>
          <w:szCs w:val="17"/>
          <w:shd w:val="clear" w:color="auto" w:fill="FFFFFF"/>
        </w:rPr>
      </w:pPr>
    </w:p>
    <w:p w:rsidR="00D21515" w:rsidRDefault="00935ED3" w:rsidP="00D21515">
      <w:r>
        <w:t xml:space="preserve">JM: </w:t>
      </w:r>
      <w:r w:rsidR="00D21515">
        <w:t xml:space="preserve">Developed model; wrote first and subsequent drafts of manuscript; </w:t>
      </w:r>
    </w:p>
    <w:p w:rsidR="00D21515" w:rsidRDefault="00D21515" w:rsidP="00D21515">
      <w:r>
        <w:t>MS: Created model; commented on all drafts of manuscript</w:t>
      </w:r>
      <w:r w:rsidR="00C47292">
        <w:t>;</w:t>
      </w:r>
    </w:p>
    <w:p w:rsidR="00C47292" w:rsidRDefault="00C47292" w:rsidP="00D21515">
      <w:r>
        <w:t>ES: Involved in discussion on data sources and commented on manuscript drafts;</w:t>
      </w:r>
    </w:p>
    <w:p w:rsidR="00D21515" w:rsidRPr="00D21515" w:rsidRDefault="00D21515" w:rsidP="00D21515">
      <w:r>
        <w:t xml:space="preserve">GL: </w:t>
      </w:r>
      <w:r w:rsidR="00C97EB8">
        <w:t>Contribute</w:t>
      </w:r>
      <w:r w:rsidR="00C47292">
        <w:t>d to all versions of manuscript and provided clinical input</w:t>
      </w:r>
      <w:r w:rsidR="00C97EB8">
        <w:t>.</w:t>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ethical approval (or a statement that it was not required) - All research studies</w:t>
      </w:r>
      <w:r>
        <w:rPr>
          <w:rStyle w:val="apple-converted-space"/>
          <w:rFonts w:ascii="Verdana" w:hAnsi="Verdana"/>
          <w:color w:val="000000"/>
          <w:sz w:val="17"/>
          <w:szCs w:val="17"/>
          <w:shd w:val="clear" w:color="auto" w:fill="FFFFFF"/>
        </w:rPr>
        <w:t> </w:t>
      </w:r>
    </w:p>
    <w:p w:rsidR="00980413" w:rsidRDefault="0092084E" w:rsidP="00C97EB8">
      <w:pPr>
        <w:jc w:val="left"/>
        <w:rPr>
          <w:rFonts w:ascii="Verdana" w:hAnsi="Verdana"/>
          <w:color w:val="000000"/>
          <w:sz w:val="17"/>
          <w:szCs w:val="17"/>
          <w:shd w:val="clear" w:color="auto" w:fill="FFFFFF"/>
        </w:rPr>
      </w:pPr>
      <w:r w:rsidRPr="00C97EB8">
        <w:t>Not required</w:t>
      </w:r>
      <w:r w:rsidR="00980413">
        <w:rPr>
          <w:rFonts w:ascii="Verdana" w:hAnsi="Verdana"/>
          <w:color w:val="000000"/>
          <w:sz w:val="17"/>
          <w:szCs w:val="17"/>
        </w:rPr>
        <w:br/>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funding - All research studies</w:t>
      </w:r>
      <w:r>
        <w:rPr>
          <w:rStyle w:val="apple-converted-space"/>
          <w:rFonts w:ascii="Verdana" w:hAnsi="Verdana"/>
          <w:color w:val="000000"/>
          <w:sz w:val="17"/>
          <w:szCs w:val="17"/>
          <w:shd w:val="clear" w:color="auto" w:fill="FFFFFF"/>
        </w:rPr>
        <w:t> </w:t>
      </w:r>
    </w:p>
    <w:p w:rsidR="00D71C90" w:rsidRDefault="00D71C90" w:rsidP="00D71C90">
      <w:pPr>
        <w:jc w:val="left"/>
      </w:pPr>
      <w:r>
        <w:t xml:space="preserve">This paper was based on research funded as part of the National Institute for Health Research Health Technology Assessment </w:t>
      </w:r>
      <w:proofErr w:type="spellStart"/>
      <w:r>
        <w:t>Programme</w:t>
      </w:r>
      <w:proofErr w:type="spellEnd"/>
      <w:r>
        <w:t xml:space="preserve"> (Project code 08/45/01)</w:t>
      </w:r>
    </w:p>
    <w:p w:rsidR="00980413" w:rsidRDefault="00980413" w:rsidP="00C97EB8">
      <w:pPr>
        <w:jc w:val="left"/>
        <w:rPr>
          <w:rFonts w:ascii="Verdana" w:hAnsi="Verdana"/>
          <w:color w:val="000000"/>
          <w:sz w:val="17"/>
          <w:szCs w:val="17"/>
          <w:shd w:val="clear" w:color="auto" w:fill="FFFFFF"/>
        </w:rPr>
      </w:pP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the role of the study sponsors - All research studies</w:t>
      </w:r>
      <w:r>
        <w:rPr>
          <w:rStyle w:val="apple-converted-space"/>
          <w:rFonts w:ascii="Verdana" w:hAnsi="Verdana"/>
          <w:color w:val="000000"/>
          <w:sz w:val="17"/>
          <w:szCs w:val="17"/>
          <w:shd w:val="clear" w:color="auto" w:fill="FFFFFF"/>
        </w:rPr>
        <w:t> </w:t>
      </w:r>
    </w:p>
    <w:p w:rsidR="00D71C90" w:rsidRPr="00D71C90" w:rsidRDefault="00D71C90" w:rsidP="00D71C90">
      <w:pPr>
        <w:jc w:val="left"/>
      </w:pPr>
      <w:r>
        <w:t xml:space="preserve">The study sponsor had no role in the content of this manuscript. </w:t>
      </w:r>
    </w:p>
    <w:p w:rsidR="00980413" w:rsidRPr="00D71C90" w:rsidRDefault="00980413" w:rsidP="003562A1">
      <w:pPr>
        <w:pStyle w:val="Heading1"/>
        <w:numPr>
          <w:ilvl w:val="0"/>
          <w:numId w:val="0"/>
        </w:numPr>
        <w:rPr>
          <w:rFonts w:ascii="Verdana" w:hAnsi="Verdana"/>
          <w:b w:val="0"/>
          <w:color w:val="000000"/>
          <w:sz w:val="17"/>
          <w:szCs w:val="17"/>
          <w:shd w:val="clear" w:color="auto" w:fill="FFFFFF"/>
        </w:rPr>
      </w:pPr>
      <w:r>
        <w:rPr>
          <w:rFonts w:ascii="Verdana" w:hAnsi="Verdana"/>
          <w:color w:val="000000"/>
          <w:sz w:val="17"/>
          <w:szCs w:val="17"/>
          <w:shd w:val="clear" w:color="auto" w:fill="FFFFFF"/>
        </w:rPr>
        <w:t>- Statement of independence of researchers from funders - All research studies</w:t>
      </w:r>
      <w:r>
        <w:rPr>
          <w:rStyle w:val="apple-converted-space"/>
          <w:rFonts w:ascii="Verdana" w:hAnsi="Verdana"/>
          <w:color w:val="000000"/>
          <w:sz w:val="17"/>
          <w:szCs w:val="17"/>
          <w:shd w:val="clear" w:color="auto" w:fill="FFFFFF"/>
        </w:rPr>
        <w:t> </w:t>
      </w:r>
      <w:r>
        <w:rPr>
          <w:rFonts w:ascii="Verdana" w:hAnsi="Verdana"/>
          <w:color w:val="000000"/>
          <w:sz w:val="17"/>
          <w:szCs w:val="17"/>
        </w:rPr>
        <w:br/>
      </w:r>
      <w:proofErr w:type="gramStart"/>
      <w:r w:rsidR="00D71C90">
        <w:rPr>
          <w:rFonts w:asciiTheme="minorHAnsi" w:eastAsiaTheme="minorEastAsia" w:hAnsiTheme="minorHAnsi" w:cstheme="minorBidi"/>
          <w:b w:val="0"/>
          <w:bCs w:val="0"/>
          <w:sz w:val="22"/>
          <w:szCs w:val="22"/>
        </w:rPr>
        <w:t>The</w:t>
      </w:r>
      <w:proofErr w:type="gramEnd"/>
      <w:r w:rsidR="00D71C90">
        <w:rPr>
          <w:rFonts w:asciiTheme="minorHAnsi" w:eastAsiaTheme="minorEastAsia" w:hAnsiTheme="minorHAnsi" w:cstheme="minorBidi"/>
          <w:b w:val="0"/>
          <w:bCs w:val="0"/>
          <w:sz w:val="22"/>
          <w:szCs w:val="22"/>
        </w:rPr>
        <w:t xml:space="preserve"> authors are all independent of the funders.</w:t>
      </w:r>
    </w:p>
    <w:p w:rsidR="00980413" w:rsidDel="00AD0F91" w:rsidRDefault="00980413" w:rsidP="003562A1">
      <w:pPr>
        <w:pStyle w:val="Heading1"/>
        <w:numPr>
          <w:ilvl w:val="0"/>
          <w:numId w:val="0"/>
        </w:numPr>
        <w:rPr>
          <w:del w:id="2" w:author="Jon Minton" w:date="2013-09-05T21:23:00Z"/>
          <w:rFonts w:ascii="Verdana" w:hAnsi="Verdana"/>
          <w:color w:val="000000"/>
          <w:sz w:val="17"/>
          <w:szCs w:val="17"/>
          <w:shd w:val="clear" w:color="auto" w:fill="FFFFFF"/>
        </w:rPr>
      </w:pPr>
      <w:del w:id="3" w:author="Jon Minton" w:date="2013-09-05T21:23:00Z">
        <w:r w:rsidDel="00AD0F91">
          <w:rPr>
            <w:rFonts w:ascii="Verdana" w:hAnsi="Verdana"/>
            <w:color w:val="000000"/>
            <w:sz w:val="17"/>
            <w:szCs w:val="17"/>
          </w:rPr>
          <w:br/>
        </w:r>
      </w:del>
    </w:p>
    <w:p w:rsidR="00980413" w:rsidRDefault="00980413" w:rsidP="003562A1">
      <w:pPr>
        <w:pStyle w:val="Heading1"/>
        <w:numPr>
          <w:ilvl w:val="0"/>
          <w:numId w:val="0"/>
        </w:numPr>
        <w:rPr>
          <w:lang w:val="en-GB"/>
        </w:rPr>
      </w:pPr>
      <w:r>
        <w:rPr>
          <w:rFonts w:ascii="Verdana" w:hAnsi="Verdana"/>
          <w:color w:val="000000"/>
          <w:sz w:val="17"/>
          <w:szCs w:val="17"/>
          <w:shd w:val="clear" w:color="auto" w:fill="FFFFFF"/>
        </w:rPr>
        <w:t xml:space="preserve">- Data sharing statement </w:t>
      </w:r>
      <w:proofErr w:type="gramStart"/>
      <w:r>
        <w:rPr>
          <w:rFonts w:ascii="Verdana" w:hAnsi="Verdana"/>
          <w:color w:val="000000"/>
          <w:sz w:val="17"/>
          <w:szCs w:val="17"/>
          <w:shd w:val="clear" w:color="auto" w:fill="FFFFFF"/>
        </w:rPr>
        <w:t>All</w:t>
      </w:r>
      <w:proofErr w:type="gramEnd"/>
      <w:r>
        <w:rPr>
          <w:rFonts w:ascii="Verdana" w:hAnsi="Verdana"/>
          <w:color w:val="000000"/>
          <w:sz w:val="17"/>
          <w:szCs w:val="17"/>
          <w:shd w:val="clear" w:color="auto" w:fill="FFFFFF"/>
        </w:rPr>
        <w:t xml:space="preserve"> research studies</w:t>
      </w:r>
      <w:r>
        <w:rPr>
          <w:rStyle w:val="apple-converted-space"/>
          <w:rFonts w:ascii="Verdana" w:hAnsi="Verdana"/>
          <w:color w:val="000000"/>
          <w:sz w:val="17"/>
          <w:szCs w:val="17"/>
          <w:shd w:val="clear" w:color="auto" w:fill="FFFFFF"/>
        </w:rPr>
        <w:t> </w:t>
      </w:r>
    </w:p>
    <w:p w:rsidR="00980413" w:rsidRDefault="00980413" w:rsidP="00D71C90">
      <w:pPr>
        <w:jc w:val="left"/>
        <w:rPr>
          <w:lang w:val="en-GB"/>
        </w:rPr>
      </w:pPr>
    </w:p>
    <w:p w:rsidR="0092084E" w:rsidRDefault="0092084E" w:rsidP="00D71C90">
      <w:pPr>
        <w:jc w:val="left"/>
        <w:rPr>
          <w:rFonts w:asciiTheme="majorHAnsi" w:eastAsiaTheme="majorEastAsia" w:hAnsiTheme="majorHAnsi" w:cstheme="majorBidi"/>
          <w:b/>
          <w:bCs/>
          <w:sz w:val="32"/>
          <w:szCs w:val="28"/>
          <w:lang w:val="en-GB"/>
        </w:rPr>
      </w:pPr>
      <w:r>
        <w:rPr>
          <w:lang w:val="en-GB"/>
        </w:rPr>
        <w:br w:type="page"/>
      </w:r>
    </w:p>
    <w:p w:rsidR="009B762A" w:rsidRPr="00532F44" w:rsidRDefault="0005390C" w:rsidP="003562A1">
      <w:pPr>
        <w:pStyle w:val="Heading1"/>
        <w:numPr>
          <w:ilvl w:val="0"/>
          <w:numId w:val="0"/>
        </w:numPr>
        <w:rPr>
          <w:lang w:val="en-GB"/>
        </w:rPr>
      </w:pPr>
      <w:r w:rsidRPr="00532F44">
        <w:rPr>
          <w:lang w:val="en-GB"/>
        </w:rPr>
        <w:lastRenderedPageBreak/>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w:t>
      </w:r>
      <w:r w:rsidR="008C662C">
        <w:rPr>
          <w:shd w:val="clear" w:color="auto" w:fill="FFFFFF"/>
        </w:rPr>
        <w:t xml:space="preserve">the </w:t>
      </w:r>
      <w:r w:rsidRPr="00532F44">
        <w:rPr>
          <w:shd w:val="clear" w:color="auto" w:fill="FFFFFF"/>
        </w:rPr>
        <w:t>CHADS</w:t>
      </w:r>
      <w:r w:rsidRPr="00532F44">
        <w:rPr>
          <w:shd w:val="clear" w:color="auto" w:fill="FFFFFF"/>
          <w:vertAlign w:val="subscript"/>
        </w:rPr>
        <w:t>2</w:t>
      </w:r>
      <w:r w:rsidRPr="00532F44">
        <w:rPr>
          <w:shd w:val="clear" w:color="auto" w:fill="FFFFFF"/>
        </w:rPr>
        <w:t xml:space="preserve"> </w:t>
      </w:r>
      <w:r w:rsidR="008C662C">
        <w:rPr>
          <w:shd w:val="clear" w:color="auto" w:fill="FFFFFF"/>
        </w:rPr>
        <w:t>score (used for stroke risk stratification), c</w:t>
      </w:r>
      <w:r>
        <w:rPr>
          <w:shd w:val="clear" w:color="auto" w:fill="FFFFFF"/>
        </w:rPr>
        <w:t>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09181B">
        <w:instrText>ADDIN CSL_CITATION { "citationItems" : [ { "id" : "ITEM-1", "itemData" : { "ISSN" : "0098-7484", "PMID" : "11343485",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9181B">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09181B">
        <w:instrText>ADDIN CSL_CITATION { "citationItems" : [ { "id" : "ITEM-1", "itemData" : { "DOI" : "10.1016/j.ahj.2009.11.025", "ISSN" : "1097-6744", "PMID" : "20211293",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9181B">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 xml:space="preserve">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A commonly used</w:t>
      </w:r>
      <w:r w:rsidR="008C662C">
        <w:t xml:space="preserve"> stroke </w:t>
      </w:r>
      <w:r w:rsidRPr="00064789">
        <w:t xml:space="preserve">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09181B">
        <w:instrText>ADDIN CSL_CITATION { "citationItems" : [ { "id" : "ITEM-1", "itemData" : { "DOI" : "ehq278 [pii]\n10.1093/eurheartj/ehq278", "ISBN" : "1522-9645 (Electronic)\n0195-668X (Linking)", "PMID" : "20802247",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9181B">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focused update of these guidelines, </w:t>
      </w:r>
      <w:proofErr w:type="spellStart"/>
      <w:r w:rsidR="00895174">
        <w:t>emphasise</w:t>
      </w:r>
      <w:proofErr w:type="spellEnd"/>
      <w:r w:rsidR="00895174">
        <w:t xml:space="preserve"> identification of ‘truly low risk’ patients who do not need any form of antithrombotic therapy, and that even in low risk patients OACs should be considered in preference to </w:t>
      </w:r>
      <w:r w:rsidR="00DF52E6">
        <w:t xml:space="preserve">aspirin </w:t>
      </w:r>
      <w:proofErr w:type="spellStart"/>
      <w:r w:rsidR="00DF52E6">
        <w:t>monotherapy</w:t>
      </w:r>
      <w:proofErr w:type="spellEnd"/>
      <w:r w:rsidR="00DF52E6">
        <w:t xml:space="preserve"> or aspirin-</w:t>
      </w:r>
      <w:proofErr w:type="spellStart"/>
      <w:r w:rsidR="00DF52E6">
        <w:t>clopidogrel</w:t>
      </w:r>
      <w:proofErr w:type="spellEnd"/>
      <w:r w:rsidR="00DF52E6">
        <w:t xml:space="preserve"> combination therapy. </w:t>
      </w:r>
      <w:r w:rsidR="00DF52E6">
        <w:fldChar w:fldCharType="begin" w:fldLock="1"/>
      </w:r>
      <w:r w:rsidR="0009181B">
        <w:instrText>ADDIN CSL_CITATION { "citationItems" : [ { "id" : "ITEM-1", "itemData" : { "DOI" : "10.1093/eurheartj/ehs253", "ISSN" : "1522-9645", "PMID" : "2292241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PMID" : "20802247",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09181B">
        <w:rPr>
          <w:noProof/>
        </w:rPr>
        <w:t>[3,4]</w:t>
      </w:r>
      <w:r w:rsidR="00DF52E6">
        <w:fldChar w:fldCharType="end"/>
      </w:r>
      <w:r w:rsidR="007F66EC">
        <w:t xml:space="preserve"> </w:t>
      </w:r>
      <w:proofErr w:type="gramStart"/>
      <w:r w:rsidR="00DF52E6">
        <w:t>This</w:t>
      </w:r>
      <w:proofErr w:type="gramEnd"/>
      <w:r w:rsidR="00DF52E6">
        <w:t xml:space="preserve">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w:t>
      </w:r>
      <w:r w:rsidR="008C662C">
        <w:t>abnormalities of cardiac function and structure (ABN)</w:t>
      </w:r>
      <w:r w:rsidRPr="00064789">
        <w:t xml:space="preserve">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09181B">
        <w:instrText>ADDIN CSL_CITATION { "citationItems" : [ { "id" : "ITEM-1", "itemData" : { "ISBN" : "0003-4819 (Print)\n0003-4819 (Linking)", "PMID" : "9537937",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09181B">
        <w:rPr>
          <w:noProof/>
        </w:rPr>
        <w:t>[5,6]</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w:t>
      </w:r>
      <w:r w:rsidR="00C47292">
        <w:t>Additionally</w:t>
      </w:r>
      <w:r w:rsidR="00704B8F" w:rsidRPr="00064789">
        <w:t xml:space="preserve">, not all patients who are at higher stroke would be identified (false negatives), and so would </w:t>
      </w:r>
      <w:r w:rsidR="00C47292">
        <w:t>remain un</w:t>
      </w:r>
      <w:r w:rsidR="00704B8F" w:rsidRPr="00064789">
        <w:t xml:space="preserve">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 xml:space="preserve">National Institute for Health and </w:t>
      </w:r>
      <w:r w:rsidR="00C47292">
        <w:t xml:space="preserve">Care </w:t>
      </w:r>
      <w:r w:rsidR="001D7B3F" w:rsidRPr="00064789">
        <w:t>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09181B">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09181B">
        <w:rPr>
          <w:noProof/>
        </w:rPr>
        <w:t>[7]</w:t>
      </w:r>
      <w:r w:rsidR="00064789" w:rsidRPr="00064789">
        <w:fldChar w:fldCharType="end"/>
      </w:r>
      <w:r w:rsidR="00064789" w:rsidRPr="00064789">
        <w:t xml:space="preserve"> This </w:t>
      </w:r>
      <w:proofErr w:type="spellStart"/>
      <w:r w:rsidR="00064789" w:rsidRPr="00064789">
        <w:t>model</w:t>
      </w:r>
      <w:r w:rsidR="00A80926">
        <w:t>l</w:t>
      </w:r>
      <w:r w:rsidR="00064789" w:rsidRPr="00064789">
        <w:t>ing</w:t>
      </w:r>
      <w:proofErr w:type="spellEnd"/>
      <w:r w:rsidR="00064789" w:rsidRPr="00064789">
        <w:t xml:space="preserve">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w:t>
      </w:r>
      <w:commentRangeStart w:id="4"/>
      <w:del w:id="5" w:author="Jon Minton" w:date="2013-08-27T11:20:00Z">
        <w:r w:rsidR="00267F89" w:rsidRPr="00064789" w:rsidDel="00324A95">
          <w:delText xml:space="preserve">Eight </w:delText>
        </w:r>
      </w:del>
      <w:ins w:id="6" w:author="Jon Minton" w:date="2013-08-27T11:20:00Z">
        <w:r w:rsidR="00324A95">
          <w:t>Four</w:t>
        </w:r>
        <w:r w:rsidR="00324A95" w:rsidRPr="00064789">
          <w:t xml:space="preserve"> </w:t>
        </w:r>
      </w:ins>
      <w:commentRangeEnd w:id="4"/>
      <w:ins w:id="7" w:author="Jon Minton" w:date="2013-09-05T20:58:00Z">
        <w:r w:rsidR="00CF6CB9">
          <w:rPr>
            <w:rStyle w:val="CommentReference"/>
            <w:rFonts w:ascii="Times New Roman" w:eastAsia="Times New Roman" w:hAnsi="Times New Roman" w:cs="Times New Roman"/>
            <w:lang w:val="en-GB" w:eastAsia="en-GB" w:bidi="ar-SA"/>
          </w:rPr>
          <w:commentReference w:id="4"/>
        </w:r>
      </w:ins>
      <w:r w:rsidR="00267F89" w:rsidRPr="00064789">
        <w:t xml:space="preserve">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rfarin</w:t>
      </w:r>
      <w:r w:rsidR="00A80926">
        <w:t xml:space="preserve">; </w:t>
      </w:r>
      <w:proofErr w:type="spellStart"/>
      <w:r w:rsidR="00A80926">
        <w:t>dabigatran</w:t>
      </w:r>
      <w:proofErr w:type="spellEnd"/>
      <w:r w:rsidR="00A80926">
        <w:t>;</w:t>
      </w:r>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1D7B3F" w:rsidRPr="00064789">
        <w:fldChar w:fldCharType="begin" w:fldLock="1"/>
      </w:r>
      <w:r w:rsidR="0009181B">
        <w:instrText>ADDIN CSL_CITATION { "citationItems" : [ { "id" : "ITEM-1", "itemData" : { "DOI" : "10.1287/opre.28.1.206", "ISSN" : "0030-364X",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09181B">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w:t>
      </w:r>
      <w:r w:rsidR="00EE646D">
        <w:t xml:space="preserve">Costs were inflation-adjusted to 2012 UK values where necessary. </w:t>
      </w:r>
      <w:r w:rsidR="006D7B3B" w:rsidRPr="00064789">
        <w:t xml:space="preserve">Standard NICE discount rates for utilities and costs of 3.5% per annum are used. </w:t>
      </w:r>
      <w:r w:rsidR="002F05E5" w:rsidRPr="00064789">
        <w:fldChar w:fldCharType="begin" w:fldLock="1"/>
      </w:r>
      <w:r w:rsidR="0009181B">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09181B">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n order to incorporate the effect of uncertainty on predicted outcomes</w:t>
      </w:r>
      <w:r w:rsidR="00C47292">
        <w:t>, in order that the full consequences of mortality due to stroke or major blee</w:t>
      </w:r>
      <w:r w:rsidR="00A9463E">
        <w:t>ding</w:t>
      </w:r>
      <w:r w:rsidR="00C47292">
        <w:t xml:space="preserve"> events are compared. </w:t>
      </w:r>
      <w:r w:rsidR="00C47292">
        <w:lastRenderedPageBreak/>
        <w:t xml:space="preserve">A </w:t>
      </w:r>
      <w:r w:rsidR="006D7B3B" w:rsidRPr="00064789">
        <w:t xml:space="preserve">probabilistic 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A9463E" w:rsidP="008D3B31">
      <w:pPr>
        <w:spacing w:line="480" w:lineRule="auto"/>
      </w:pPr>
      <w:r>
        <w:t>The recommended populations for treating with w</w:t>
      </w:r>
      <w:r w:rsidR="00BE73AD" w:rsidRPr="00064789">
        <w:t xml:space="preserve">arfarin, </w:t>
      </w:r>
      <w:proofErr w:type="spellStart"/>
      <w:r w:rsidR="00BE73AD" w:rsidRPr="00064789">
        <w:t>rivarox</w:t>
      </w:r>
      <w:r w:rsidR="00133DC2" w:rsidRPr="00064789">
        <w:t>a</w:t>
      </w:r>
      <w:r w:rsidR="00BE73AD" w:rsidRPr="00064789">
        <w:t>ban</w:t>
      </w:r>
      <w:proofErr w:type="spellEnd"/>
      <w:r w:rsidR="00BE73AD" w:rsidRPr="00064789">
        <w:t xml:space="preserve">, and </w:t>
      </w:r>
      <w:proofErr w:type="spellStart"/>
      <w:r w:rsidR="00BE73AD" w:rsidRPr="00064789">
        <w:t>dabigatran</w:t>
      </w:r>
      <w:proofErr w:type="spellEnd"/>
      <w:r w:rsidR="00BE73AD" w:rsidRPr="00064789">
        <w:t xml:space="preserve"> are </w:t>
      </w:r>
      <w:r>
        <w:t xml:space="preserve">different in their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w:t>
      </w:r>
      <w:r>
        <w:t xml:space="preserve">similarly </w:t>
      </w:r>
      <w:r w:rsidR="00560933" w:rsidRPr="00064789">
        <w:t xml:space="preserve">the 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09181B">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0,11]" }, "properties" : { "noteIndex" : 0 }, "schema" : "https://github.com/citation-style-language/schema/raw/master/csl-citation.json" }</w:instrText>
      </w:r>
      <w:r w:rsidR="002F05E5" w:rsidRPr="00064789">
        <w:fldChar w:fldCharType="separate"/>
      </w:r>
      <w:r w:rsidR="0009181B" w:rsidRPr="0009181B">
        <w:rPr>
          <w:noProof/>
        </w:rPr>
        <w:t>[10,11]</w:t>
      </w:r>
      <w:r w:rsidR="002F05E5" w:rsidRPr="00064789">
        <w:fldChar w:fldCharType="end"/>
      </w:r>
      <w:r w:rsidR="00C0617D" w:rsidRPr="00064789">
        <w:t xml:space="preserve"> </w:t>
      </w:r>
      <w:commentRangeStart w:id="8"/>
      <w:ins w:id="9" w:author="Jon Minton" w:date="2013-08-27T11:18:00Z">
        <w:r w:rsidR="00324A95">
          <w:t xml:space="preserve">Although full incremental </w:t>
        </w:r>
      </w:ins>
      <w:ins w:id="10" w:author="Jon Minton" w:date="2013-08-27T11:19:00Z">
        <w:r w:rsidR="00324A95">
          <w:t>analyses of the mean estimates are presented in appendix</w:t>
        </w:r>
      </w:ins>
      <w:ins w:id="11" w:author="Jon Minton" w:date="2013-09-03T19:52:00Z">
        <w:r w:rsidR="0009181B">
          <w:t xml:space="preserve"> </w:t>
        </w:r>
      </w:ins>
      <w:ins w:id="12" w:author="Jon Minton" w:date="2013-09-05T20:58:00Z">
        <w:r w:rsidR="00CF6CB9">
          <w:t>G</w:t>
        </w:r>
      </w:ins>
      <w:ins w:id="13" w:author="Jon Minton" w:date="2013-08-27T11:19:00Z">
        <w:r w:rsidR="00324A95">
          <w:t xml:space="preserve">, </w:t>
        </w:r>
      </w:ins>
      <w:del w:id="14" w:author="Jon Minton" w:date="2013-08-27T11:19:00Z">
        <w:r w:rsidR="001D7B3F" w:rsidRPr="00064789" w:rsidDel="00324A95">
          <w:delText xml:space="preserve">The </w:delText>
        </w:r>
      </w:del>
      <w:ins w:id="15" w:author="Jon Minton" w:date="2013-08-27T11:19:00Z">
        <w:r w:rsidR="00324A95">
          <w:t>t</w:t>
        </w:r>
        <w:r w:rsidR="00324A95" w:rsidRPr="00064789">
          <w:t>he</w:t>
        </w:r>
      </w:ins>
      <w:commentRangeEnd w:id="8"/>
      <w:ins w:id="16" w:author="Jon Minton" w:date="2013-09-05T20:58:00Z">
        <w:r w:rsidR="00CF6CB9">
          <w:rPr>
            <w:rStyle w:val="CommentReference"/>
            <w:rFonts w:ascii="Times New Roman" w:eastAsia="Times New Roman" w:hAnsi="Times New Roman" w:cs="Times New Roman"/>
            <w:lang w:val="en-GB" w:eastAsia="en-GB" w:bidi="ar-SA"/>
          </w:rPr>
          <w:commentReference w:id="8"/>
        </w:r>
      </w:ins>
      <w:ins w:id="17" w:author="Jon Minton" w:date="2013-08-27T11:19:00Z">
        <w:r w:rsidR="00324A95" w:rsidRPr="00064789">
          <w:t xml:space="preserve"> </w:t>
        </w:r>
      </w:ins>
      <w:r w:rsidR="001D7B3F" w:rsidRPr="00064789">
        <w:t>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00BE73AD"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7A2563" w:rsidRPr="00532F44">
        <w:t xml:space="preserve">Table </w:t>
      </w:r>
      <w:r w:rsidR="007A2563">
        <w:rPr>
          <w:noProof/>
        </w:rPr>
        <w:t>1</w:t>
      </w:r>
      <w:r w:rsidR="007946CB">
        <w:fldChar w:fldCharType="end"/>
      </w:r>
      <w:r w:rsidR="007946CB">
        <w:t xml:space="preserve"> </w:t>
      </w:r>
      <w:r w:rsidR="00BE73AD"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7A2563" w:rsidRPr="00532F44">
        <w:t xml:space="preserve">Figure </w:t>
      </w:r>
      <w:r w:rsidR="007A2563">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w:t>
      </w:r>
      <w:r w:rsidR="00A9463E">
        <w:t>, including the presence of an ABN</w:t>
      </w:r>
      <w:r w:rsidR="001D7B3F" w:rsidRPr="00064789">
        <w:t>. W</w:t>
      </w:r>
      <w:r w:rsidR="00004236" w:rsidRPr="00064789">
        <w:t xml:space="preserve">hether or not </w:t>
      </w:r>
      <w:r w:rsidR="008C662C">
        <w:t xml:space="preserve">an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w:t>
      </w:r>
      <w:r w:rsidR="00A9463E">
        <w:t xml:space="preserve">hypothetical </w:t>
      </w:r>
      <w:r w:rsidR="00A07773" w:rsidRPr="00064789">
        <w:t xml:space="preserve">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w:t>
      </w:r>
      <w:r w:rsidR="00A9463E">
        <w:t>calculated</w:t>
      </w:r>
      <w:r w:rsidR="002D44B0" w:rsidRPr="00064789">
        <w:t>. F</w:t>
      </w:r>
      <w:r w:rsidR="00933B76" w:rsidRPr="00064789">
        <w:t xml:space="preserve">rom these </w:t>
      </w:r>
      <w:r w:rsidR="00263B7C" w:rsidRPr="00064789">
        <w:t>the incremental cost effectiveness ratio (ICER) of including TTE in the diagnostic package</w:t>
      </w:r>
      <w:r w:rsidR="00A9463E">
        <w:t xml:space="preserve"> can be calculated</w:t>
      </w:r>
      <w:r w:rsidR="00263B7C" w:rsidRPr="00064789">
        <w:t>.</w:t>
      </w:r>
    </w:p>
    <w:p w:rsidR="007946CB" w:rsidRPr="00064789" w:rsidRDefault="007946CB" w:rsidP="00B54241">
      <w:pPr>
        <w:spacing w:line="480" w:lineRule="auto"/>
        <w:jc w:val="center"/>
      </w:pPr>
      <w:r>
        <w:lastRenderedPageBreak/>
        <w:t>[</w:t>
      </w:r>
      <w:r>
        <w:fldChar w:fldCharType="begin"/>
      </w:r>
      <w:r>
        <w:instrText xml:space="preserve"> REF _Ref321241706 \h </w:instrText>
      </w:r>
      <w:r>
        <w:fldChar w:fldCharType="separate"/>
      </w:r>
      <w:r w:rsidR="007A2563" w:rsidRPr="00532F44">
        <w:t xml:space="preserve">Figure </w:t>
      </w:r>
      <w:r w:rsidR="007A2563">
        <w:rPr>
          <w:noProof/>
        </w:rPr>
        <w:t>1</w:t>
      </w:r>
      <w:r>
        <w:fldChar w:fldCharType="end"/>
      </w:r>
      <w:r>
        <w:t xml:space="preserve"> about here]</w:t>
      </w:r>
    </w:p>
    <w:p w:rsidR="00515AEC" w:rsidRPr="00064789" w:rsidRDefault="00A0005C" w:rsidP="008D3B31">
      <w:pPr>
        <w:spacing w:line="480" w:lineRule="auto"/>
      </w:pPr>
      <w:r w:rsidRPr="00064789">
        <w:t xml:space="preserve">In </w:t>
      </w:r>
      <w:r w:rsidR="002D44B0" w:rsidRPr="00064789">
        <w:t>the No TTE Strategy</w:t>
      </w:r>
      <w:r w:rsidRPr="00064789">
        <w:t xml:space="preserve">, none of </w:t>
      </w:r>
      <w:r w:rsidR="00C87195" w:rsidRPr="00064789">
        <w:t xml:space="preserve">the patients with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ABN </w:t>
      </w:r>
      <w:r w:rsidRPr="00064789">
        <w:t xml:space="preserve">would receive the OAC due to TTE correctly identifying </w:t>
      </w:r>
      <w:r w:rsidR="001B457D" w:rsidRPr="00064789">
        <w:t>ABN</w:t>
      </w:r>
      <w:r w:rsidR="00133DC2" w:rsidRPr="00064789">
        <w:t>, dependent on sensitivity of TTE</w:t>
      </w:r>
      <w:r w:rsidR="004E06E9" w:rsidRPr="00064789">
        <w:t xml:space="preserve">. However, when specificity is less than perfect a proportion of </w:t>
      </w:r>
      <w:r w:rsidRPr="00064789">
        <w:t xml:space="preserve">patients without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w:t>
      </w:r>
      <w:r w:rsidR="00A9463E">
        <w:t>ve</w:t>
      </w:r>
      <w:r w:rsidR="00E97667" w:rsidRPr="00064789">
        <w:t xml:space="preserve"> different </w:t>
      </w:r>
      <w:r w:rsidR="00A9463E" w:rsidRPr="00064789">
        <w:t xml:space="preserve">probabilities </w:t>
      </w:r>
      <w:r w:rsidR="00A9463E">
        <w:t>of occurrence,</w:t>
      </w:r>
      <w:r w:rsidR="00A9463E" w:rsidRPr="00064789">
        <w:t xml:space="preserve"> </w:t>
      </w:r>
      <w:r w:rsidR="00253316" w:rsidRPr="00064789">
        <w:t>health related quality of life (</w:t>
      </w:r>
      <w:proofErr w:type="spellStart"/>
      <w:r w:rsidR="00253316" w:rsidRPr="00064789">
        <w:t>HRQoL</w:t>
      </w:r>
      <w:proofErr w:type="spellEnd"/>
      <w:r w:rsidR="00253316" w:rsidRPr="00064789">
        <w:t>)</w:t>
      </w:r>
      <w:r w:rsidR="00E97667" w:rsidRPr="00064789">
        <w:t>,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lastRenderedPageBreak/>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09181B">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2]" }, "properties" : { "noteIndex" : 0 }, "schema" : "https://github.com/citation-style-language/schema/raw/master/csl-citation.json" }</w:instrText>
      </w:r>
      <w:r w:rsidR="002F05E5" w:rsidRPr="00064789">
        <w:fldChar w:fldCharType="separate"/>
      </w:r>
      <w:r w:rsidR="0009181B" w:rsidRPr="0009181B">
        <w:rPr>
          <w:noProof/>
        </w:rPr>
        <w:t>[12]</w:t>
      </w:r>
      <w:r w:rsidR="002F05E5" w:rsidRPr="00064789">
        <w:fldChar w:fldCharType="end"/>
      </w:r>
      <w:r w:rsidR="00E97667" w:rsidRPr="00064789">
        <w:t xml:space="preserve"> </w:t>
      </w:r>
    </w:p>
    <w:p w:rsidR="00F91783" w:rsidRPr="00064789" w:rsidRDefault="00A8404E" w:rsidP="008D3B31">
      <w:pPr>
        <w:spacing w:line="480" w:lineRule="auto"/>
      </w:pPr>
      <w:r w:rsidRPr="00064789">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w:t>
      </w:r>
      <w:r w:rsidR="00A9463E">
        <w:t xml:space="preserve">major </w:t>
      </w:r>
      <w:r w:rsidR="00F91783" w:rsidRPr="00064789">
        <w:t xml:space="preserve">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point</w:t>
      </w:r>
      <w:commentRangeStart w:id="18"/>
      <w:ins w:id="19" w:author="Jon Minton" w:date="2013-08-27T11:22:00Z">
        <w:r w:rsidR="00324A95">
          <w:t xml:space="preserve"> and means the patient will now receive an OAC</w:t>
        </w:r>
      </w:ins>
      <w:del w:id="20" w:author="Jon Minton" w:date="2013-08-27T11:21:00Z">
        <w:r w:rsidR="007D1C2B" w:rsidRPr="00064789" w:rsidDel="00324A95">
          <w:delText>.</w:delText>
        </w:r>
      </w:del>
      <w:r w:rsidR="00F91783" w:rsidRPr="00064789">
        <w:t xml:space="preserve"> </w:t>
      </w:r>
      <w:commentRangeEnd w:id="18"/>
      <w:r w:rsidR="00CF6CB9">
        <w:rPr>
          <w:rStyle w:val="CommentReference"/>
          <w:rFonts w:ascii="Times New Roman" w:eastAsia="Times New Roman" w:hAnsi="Times New Roman" w:cs="Times New Roman"/>
          <w:lang w:val="en-GB" w:eastAsia="en-GB" w:bidi="ar-SA"/>
        </w:rPr>
        <w:commentReference w:id="18"/>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09181B">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3]" }, "properties" : { "noteIndex" : 0 }, "schema" : "https://github.com/citation-style-language/schema/raw/master/csl-citation.json" }</w:instrText>
      </w:r>
      <w:r w:rsidR="002F05E5" w:rsidRPr="00064789">
        <w:fldChar w:fldCharType="separate"/>
      </w:r>
      <w:r w:rsidR="0009181B" w:rsidRPr="0009181B">
        <w:rPr>
          <w:noProof/>
        </w:rPr>
        <w:t>[13]</w:t>
      </w:r>
      <w:r w:rsidR="002F05E5" w:rsidRPr="00064789">
        <w:fldChar w:fldCharType="end"/>
      </w:r>
      <w:ins w:id="21" w:author="Jon Minton" w:date="2013-09-03T20:25:00Z">
        <w:r w:rsidR="00516779">
          <w:t xml:space="preserve"> </w:t>
        </w:r>
        <w:commentRangeStart w:id="22"/>
        <w:r w:rsidR="00516779">
          <w:t xml:space="preserve">Other degrees of disablement following an ICH (GOS 3, GOS 4 and GOS 5) could also occur, which were assumed to affect quality of life but not longevity. Further details are provided in </w:t>
        </w:r>
      </w:ins>
      <w:ins w:id="23" w:author="Jon Minton" w:date="2013-09-05T20:59:00Z">
        <w:r w:rsidR="00CF6CB9">
          <w:t>appendix A</w:t>
        </w:r>
      </w:ins>
      <w:ins w:id="24" w:author="Jon Minton" w:date="2013-09-03T20:25:00Z">
        <w:r w:rsidR="00516779">
          <w:t xml:space="preserve">. </w:t>
        </w:r>
      </w:ins>
      <w:del w:id="25" w:author="Jon Minton" w:date="2013-09-03T20:25:00Z">
        <w:r w:rsidR="009C7509" w:rsidRPr="00064789" w:rsidDel="00516779">
          <w:delText xml:space="preserve"> </w:delText>
        </w:r>
      </w:del>
      <w:commentRangeEnd w:id="22"/>
      <w:r w:rsidR="00CF6CB9">
        <w:rPr>
          <w:rStyle w:val="CommentReference"/>
          <w:rFonts w:ascii="Times New Roman" w:eastAsia="Times New Roman" w:hAnsi="Times New Roman" w:cs="Times New Roman"/>
          <w:lang w:val="en-GB" w:eastAsia="en-GB" w:bidi="ar-SA"/>
        </w:rPr>
        <w:commentReference w:id="22"/>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09181B">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002F05E5" w:rsidRPr="00064789">
        <w:fldChar w:fldCharType="separate"/>
      </w:r>
      <w:r w:rsidR="0009181B" w:rsidRPr="0009181B">
        <w:rPr>
          <w:noProof/>
        </w:rPr>
        <w:t>[14]</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EF4E89">
        <w:fldChar w:fldCharType="begin"/>
      </w:r>
      <w:r w:rsidR="00EF4E89">
        <w:instrText xml:space="preserve"> REF _Ref349918428 \h </w:instrText>
      </w:r>
      <w:r w:rsidR="00EF4E89">
        <w:fldChar w:fldCharType="separate"/>
      </w:r>
      <w:r w:rsidR="007A2563">
        <w:t xml:space="preserve">Table </w:t>
      </w:r>
      <w:r w:rsidR="007A2563">
        <w:rPr>
          <w:noProof/>
        </w:rPr>
        <w:t>5</w:t>
      </w:r>
      <w:r w:rsidR="00EF4E89">
        <w:fldChar w:fldCharType="end"/>
      </w:r>
      <w:r w:rsidR="0053415A">
        <w:t xml:space="preserve"> in the appendix</w:t>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53415A" w:rsidP="008D3B31">
      <w:pPr>
        <w:spacing w:line="480" w:lineRule="auto"/>
      </w:pPr>
      <w:bookmarkStart w:id="26" w:name="_Toc316637315"/>
      <w:r>
        <w:t>The adoption decision, defined as</w:t>
      </w:r>
      <w:r w:rsidR="00777CF9" w:rsidRPr="00064789">
        <w:t xml:space="preserve"> the strategy that is deemed most cost effective, is calculated from the mean values of the costs and the QALYs of each strategy. S</w:t>
      </w:r>
      <w:r w:rsidR="00741A7A" w:rsidRPr="00064789">
        <w:t xml:space="preserve">catterplots of estimates produced by the </w:t>
      </w:r>
      <w:r>
        <w:t>probabilistic sensitivity analysis (</w:t>
      </w:r>
      <w:r w:rsidR="00741A7A" w:rsidRPr="00064789">
        <w:t>PSA</w:t>
      </w:r>
      <w:r>
        <w:t>)</w:t>
      </w:r>
      <w:r w:rsidR="00741A7A" w:rsidRPr="00064789">
        <w:t xml:space="preserve"> provide an </w:t>
      </w:r>
      <w:r w:rsidR="00777CF9" w:rsidRPr="00064789">
        <w:t>indication of uncertainty surrounding the adoption decision</w:t>
      </w:r>
      <w:r w:rsidR="00741A7A" w:rsidRPr="00064789">
        <w:t xml:space="preserve">.  </w:t>
      </w:r>
      <w:r w:rsidR="00777CF9" w:rsidRPr="00064789">
        <w:t xml:space="preserve">A point in the north-west quadrant indicates that the </w:t>
      </w:r>
      <w:r w:rsidR="00741A7A" w:rsidRPr="00064789">
        <w:t xml:space="preserve">TTE </w:t>
      </w:r>
      <w:r w:rsidR="00777CF9" w:rsidRPr="00064789">
        <w:t xml:space="preserve">Strategy </w:t>
      </w:r>
      <w:r w:rsidR="00741A7A" w:rsidRPr="00064789">
        <w:t xml:space="preserve">is both more costly and less effective than the </w:t>
      </w:r>
      <w:r w:rsidR="00777CF9" w:rsidRPr="00064789">
        <w:t>N</w:t>
      </w:r>
      <w:r w:rsidR="00741A7A" w:rsidRPr="00064789">
        <w:t xml:space="preserve">o TTE </w:t>
      </w:r>
      <w:r w:rsidR="00777CF9" w:rsidRPr="00064789">
        <w:t>Strategy</w:t>
      </w:r>
      <w:r w:rsidR="00741A7A" w:rsidRPr="00064789">
        <w:t xml:space="preserve">, and </w:t>
      </w:r>
      <w:r w:rsidR="00E92AF8" w:rsidRPr="00064789">
        <w:t xml:space="preserve">so </w:t>
      </w:r>
      <w:r w:rsidR="00741A7A" w:rsidRPr="00064789">
        <w:t xml:space="preserve">ruled out by dominance. </w:t>
      </w:r>
      <w:r w:rsidR="00777CF9" w:rsidRPr="00064789">
        <w:t xml:space="preserve">A point </w:t>
      </w:r>
      <w:r w:rsidR="00741A7A" w:rsidRPr="00064789">
        <w:t>in the no</w:t>
      </w:r>
      <w:r w:rsidR="00777CF9" w:rsidRPr="00064789">
        <w:t>rth-</w:t>
      </w:r>
      <w:r w:rsidR="00741A7A" w:rsidRPr="00064789">
        <w:t xml:space="preserve">east quadrant indicates </w:t>
      </w:r>
      <w:r w:rsidR="00777CF9" w:rsidRPr="00064789">
        <w:t>that the TTE Strategy is both more expensive and more clinically effective than the No TTE Strategy</w:t>
      </w:r>
      <w:r w:rsidR="00064789" w:rsidRPr="00064789">
        <w:t xml:space="preserve">, and consideration is given to whether the ICER, the ratio of </w:t>
      </w:r>
      <w:r w:rsidR="00064789" w:rsidRPr="00064789">
        <w:lastRenderedPageBreak/>
        <w:t xml:space="preserve">additional cost to additional benefit, is below a </w:t>
      </w:r>
      <w:commentRangeStart w:id="27"/>
      <w:del w:id="28" w:author="Jon Minton" w:date="2013-09-05T21:04:00Z">
        <w:r w:rsidR="00064789" w:rsidRPr="00064789" w:rsidDel="00CF6CB9">
          <w:delText xml:space="preserve">maximum acceptable incremental cost effectiveness ratio (MAICER). </w:delText>
        </w:r>
      </w:del>
      <w:ins w:id="29" w:author="Jon Minton" w:date="2013-09-05T21:05:00Z">
        <w:r w:rsidR="00CF6CB9">
          <w:t>w</w:t>
        </w:r>
      </w:ins>
      <w:ins w:id="30" w:author="Jon Minton" w:date="2013-09-05T21:04:00Z">
        <w:r w:rsidR="00CF6CB9">
          <w:t>illingness-to-pay (WTP) threshold</w:t>
        </w:r>
      </w:ins>
      <w:commentRangeEnd w:id="27"/>
      <w:ins w:id="31" w:author="Jon Minton" w:date="2013-09-05T21:05:00Z">
        <w:r w:rsidR="00CF6CB9">
          <w:rPr>
            <w:rStyle w:val="CommentReference"/>
            <w:rFonts w:ascii="Times New Roman" w:eastAsia="Times New Roman" w:hAnsi="Times New Roman" w:cs="Times New Roman"/>
            <w:lang w:val="en-GB" w:eastAsia="en-GB" w:bidi="ar-SA"/>
          </w:rPr>
          <w:commentReference w:id="27"/>
        </w:r>
      </w:ins>
      <w:ins w:id="32" w:author="Jon Minton" w:date="2013-09-05T21:04:00Z">
        <w:r w:rsidR="00CF6CB9">
          <w:t xml:space="preserve">. </w:t>
        </w:r>
      </w:ins>
      <w:r w:rsidR="00777CF9"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09181B">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5]" }, "properties" : { "noteIndex" : 0 }, "schema" : "https://github.com/citation-style-language/schema/raw/master/csl-citation.json" }</w:instrText>
      </w:r>
      <w:r w:rsidR="00E92AF8" w:rsidRPr="00064789">
        <w:fldChar w:fldCharType="separate"/>
      </w:r>
      <w:r w:rsidR="0009181B" w:rsidRPr="0009181B">
        <w:rPr>
          <w:noProof/>
        </w:rPr>
        <w:t>[15]</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CF6CB9" w:rsidP="008D3B31">
      <w:pPr>
        <w:spacing w:line="480" w:lineRule="auto"/>
      </w:pPr>
      <w:commentRangeStart w:id="33"/>
      <w:ins w:id="34" w:author="Jon Minton" w:date="2013-09-05T21:00:00Z">
        <w:r>
          <w:t xml:space="preserve">The </w:t>
        </w:r>
        <w:proofErr w:type="spellStart"/>
        <w:r>
          <w:t>cohoice</w:t>
        </w:r>
        <w:proofErr w:type="spellEnd"/>
        <w:r>
          <w:t xml:space="preserve"> of OAC represents one type of deterministic sensitivity analysis (DSA). Two additional types of DSA were also performed. Firstly, </w:t>
        </w:r>
      </w:ins>
      <w:ins w:id="35" w:author="Jon Minton" w:date="2013-09-05T21:01:00Z">
        <w:r>
          <w:t>sensitivity</w:t>
        </w:r>
      </w:ins>
      <w:del w:id="36" w:author="Jon Minton" w:date="2013-09-05T21:01:00Z">
        <w:r w:rsidR="00DF7E46" w:rsidRPr="00064789" w:rsidDel="00CF6CB9">
          <w:delText>S</w:delText>
        </w:r>
        <w:r w:rsidR="00454436" w:rsidRPr="00064789" w:rsidDel="00CF6CB9">
          <w:delText xml:space="preserve">ensitivity </w:delText>
        </w:r>
      </w:del>
      <w:ins w:id="37" w:author="Jon Minton" w:date="2013-09-05T21:01:00Z">
        <w:r>
          <w:t xml:space="preserve"> </w:t>
        </w:r>
      </w:ins>
      <w:r w:rsidR="00454436" w:rsidRPr="00064789">
        <w:t xml:space="preserve">analyses were </w:t>
      </w:r>
      <w:del w:id="38" w:author="Jon Minton" w:date="2013-09-05T21:01:00Z">
        <w:r w:rsidR="00DF7E46" w:rsidRPr="00064789" w:rsidDel="00CF6CB9">
          <w:delText xml:space="preserve">also </w:delText>
        </w:r>
      </w:del>
      <w:r w:rsidR="00454436" w:rsidRPr="00064789">
        <w:t>undertaken on the joint uncertainty in the sensitivity and specificity of TTE in detecting ABN.</w:t>
      </w:r>
      <w:r w:rsidR="001138A7" w:rsidRPr="00064789">
        <w:t xml:space="preserve"> </w:t>
      </w:r>
      <w:ins w:id="39" w:author="Jon Minton" w:date="2013-09-05T21:02:00Z">
        <w:r>
          <w:t xml:space="preserve">Secondly, the effect of assuming different levels of TPHR was explored. </w:t>
        </w:r>
      </w:ins>
      <w:r w:rsidR="001138A7" w:rsidRPr="00064789">
        <w:t xml:space="preserve">The results for the joint uncertainty </w:t>
      </w:r>
      <w:ins w:id="40" w:author="Jon Minton" w:date="2013-09-05T21:03:00Z">
        <w:r>
          <w:t xml:space="preserve">in sensitivity and specificity </w:t>
        </w:r>
      </w:ins>
      <w:r w:rsidR="001138A7" w:rsidRPr="00064789">
        <w:t>for</w:t>
      </w:r>
      <w:r w:rsidR="00345E19" w:rsidRPr="00064789">
        <w:t xml:space="preserve"> three</w:t>
      </w:r>
      <w:r w:rsidR="001138A7" w:rsidRPr="00064789">
        <w:t xml:space="preserve"> scenarios are presented in the main article</w:t>
      </w:r>
      <w:ins w:id="41" w:author="Jon Minton" w:date="2013-09-05T21:03:00Z">
        <w:r>
          <w:t xml:space="preserve">, and the rest are </w:t>
        </w:r>
        <w:proofErr w:type="spellStart"/>
        <w:r>
          <w:t>exploredin</w:t>
        </w:r>
        <w:proofErr w:type="spellEnd"/>
        <w:r>
          <w:t xml:space="preserve"> appendix B</w:t>
        </w:r>
      </w:ins>
      <w:r w:rsidR="001138A7" w:rsidRPr="00064789">
        <w:t>.</w:t>
      </w:r>
      <w:del w:id="42" w:author="Jon Minton" w:date="2013-09-05T21:03:00Z">
        <w:r w:rsidR="001138A7" w:rsidRPr="00064789" w:rsidDel="00CF6CB9">
          <w:delText xml:space="preserve"> The remainder of these analyses</w:delText>
        </w:r>
        <w:r w:rsidR="001B457D" w:rsidRPr="00064789" w:rsidDel="00CF6CB9">
          <w:delText xml:space="preserve"> are presented in the</w:delText>
        </w:r>
        <w:r w:rsidR="001138A7" w:rsidRPr="00064789" w:rsidDel="00CF6CB9">
          <w:delText xml:space="preserve"> </w:delText>
        </w:r>
        <w:r w:rsidR="001B457D" w:rsidRPr="00064789" w:rsidDel="00CF6CB9">
          <w:delText xml:space="preserve">online </w:delText>
        </w:r>
        <w:r w:rsidR="001138A7" w:rsidRPr="00064789" w:rsidDel="00CF6CB9">
          <w:delText>appendix</w:delText>
        </w:r>
      </w:del>
      <w:r w:rsidR="001138A7" w:rsidRPr="00064789">
        <w:t>.</w:t>
      </w:r>
      <w:ins w:id="43" w:author="Jon Minton" w:date="2013-09-05T21:03:00Z">
        <w:r>
          <w:t xml:space="preserve"> The </w:t>
        </w:r>
      </w:ins>
      <w:ins w:id="44" w:author="Jon Minton" w:date="2013-09-05T21:04:00Z">
        <w:r>
          <w:t xml:space="preserve">sensitivity of the results to TPHR is shown in appendix </w:t>
        </w:r>
      </w:ins>
      <w:ins w:id="45" w:author="Jon Minton" w:date="2013-09-05T21:05:00Z">
        <w:r>
          <w:t>H.</w:t>
        </w:r>
      </w:ins>
      <w:commentRangeEnd w:id="33"/>
      <w:ins w:id="46" w:author="Jon Minton" w:date="2013-09-05T21:06:00Z">
        <w:r>
          <w:rPr>
            <w:rStyle w:val="CommentReference"/>
            <w:rFonts w:ascii="Times New Roman" w:eastAsia="Times New Roman" w:hAnsi="Times New Roman" w:cs="Times New Roman"/>
            <w:lang w:val="en-GB" w:eastAsia="en-GB" w:bidi="ar-SA"/>
          </w:rPr>
          <w:commentReference w:id="33"/>
        </w:r>
      </w:ins>
    </w:p>
    <w:p w:rsidR="0005390C" w:rsidRPr="00064789" w:rsidRDefault="00DF4463" w:rsidP="003378D6">
      <w:pPr>
        <w:pStyle w:val="Heading1"/>
        <w:numPr>
          <w:ilvl w:val="0"/>
          <w:numId w:val="0"/>
        </w:numPr>
      </w:pPr>
      <w:bookmarkStart w:id="47" w:name="OLE_LINK1"/>
      <w:bookmarkStart w:id="48" w:name="OLE_LINK2"/>
      <w:bookmarkEnd w:id="26"/>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7A2563" w:rsidRPr="00F309FB">
        <w:t xml:space="preserve">Table </w:t>
      </w:r>
      <w:r w:rsidR="007A2563">
        <w:rPr>
          <w:noProof/>
        </w:rPr>
        <w:t>2</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7A2563" w:rsidRPr="0031099C">
        <w:t xml:space="preserve">Figure </w:t>
      </w:r>
      <w:r w:rsidR="007A2563">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w:t>
      </w:r>
      <w:r w:rsidR="00CB6D0B" w:rsidRPr="00CB6D0B">
        <w:t xml:space="preserve"> </w:t>
      </w:r>
      <w:r w:rsidR="00CB6D0B">
        <w:fldChar w:fldCharType="begin"/>
      </w:r>
      <w:r w:rsidR="00CB6D0B">
        <w:instrText xml:space="preserve"> REF _Ref349291846 \h </w:instrText>
      </w:r>
      <w:r w:rsidR="00CB6D0B">
        <w:fldChar w:fldCharType="separate"/>
      </w:r>
      <w:proofErr w:type="gramStart"/>
      <w:r w:rsidR="007A2563" w:rsidRPr="00F309FB">
        <w:t xml:space="preserve">Table </w:t>
      </w:r>
      <w:r w:rsidR="007A2563">
        <w:rPr>
          <w:noProof/>
        </w:rPr>
        <w:t>2</w:t>
      </w:r>
      <w:r w:rsidR="00CB6D0B">
        <w:fldChar w:fldCharType="end"/>
      </w:r>
      <w:r>
        <w:t xml:space="preserve"> </w:t>
      </w:r>
      <w:r w:rsidR="00CB6D0B">
        <w:t xml:space="preserve">also </w:t>
      </w:r>
      <w:r w:rsidR="0083066E" w:rsidRPr="00064789">
        <w:t xml:space="preserve">shows the </w:t>
      </w:r>
      <w:r w:rsidR="006E14F1" w:rsidRPr="00064789">
        <w:t>mean cost</w:t>
      </w:r>
      <w:r w:rsidR="00FE3BA1" w:rsidRPr="00064789">
        <w:t>s</w:t>
      </w:r>
      <w:r w:rsidR="006E14F1" w:rsidRPr="00064789">
        <w:t xml:space="preserve"> and mean</w:t>
      </w:r>
      <w:proofErr w:type="gramEnd"/>
      <w:r w:rsidR="006E14F1" w:rsidRPr="00064789">
        <w:t xml:space="preserve">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007A2563" w:rsidRPr="00F309FB">
        <w:t xml:space="preserve">Table </w:t>
      </w:r>
      <w:r w:rsidR="007A2563">
        <w:rPr>
          <w:noProof/>
        </w:rPr>
        <w:t>2</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007A2563" w:rsidRPr="0031099C">
        <w:t xml:space="preserve">Figure </w:t>
      </w:r>
      <w:r w:rsidR="007A2563">
        <w:rPr>
          <w:noProof/>
        </w:rPr>
        <w:t>2</w:t>
      </w:r>
      <w:r>
        <w:fldChar w:fldCharType="end"/>
      </w:r>
      <w:r>
        <w:t xml:space="preserve"> about here</w:t>
      </w:r>
    </w:p>
    <w:p w:rsidR="00273A34" w:rsidRDefault="00B54241" w:rsidP="008D3B31">
      <w:pPr>
        <w:spacing w:line="480" w:lineRule="auto"/>
      </w:pPr>
      <w:r>
        <w:fldChar w:fldCharType="begin"/>
      </w:r>
      <w:r>
        <w:instrText xml:space="preserve"> REF _Ref349291846 \h </w:instrText>
      </w:r>
      <w:r>
        <w:fldChar w:fldCharType="separate"/>
      </w:r>
      <w:r w:rsidR="007A2563" w:rsidRPr="00F309FB">
        <w:t xml:space="preserve">Table </w:t>
      </w:r>
      <w:r w:rsidR="007A2563">
        <w:rPr>
          <w:noProof/>
        </w:rPr>
        <w:t>2</w:t>
      </w:r>
      <w:r>
        <w:fldChar w:fldCharType="end"/>
      </w:r>
      <w:r w:rsidR="00605BB7" w:rsidRPr="00064789">
        <w:t xml:space="preserve"> </w:t>
      </w:r>
      <w:r w:rsidR="006E14F1" w:rsidRPr="00064789">
        <w:t xml:space="preserve">indicates that, irrespective of the OAC, using TTE in this way reduces the proportion of deaths caused by stroke, but increases the proportion of deaths caused by </w:t>
      </w:r>
      <w:r w:rsidR="0053415A">
        <w:t xml:space="preserve">major </w:t>
      </w:r>
      <w:r w:rsidR="006E14F1" w:rsidRPr="00064789">
        <w:t>bleed.</w:t>
      </w:r>
      <w:r w:rsidR="00FE3BA1" w:rsidRPr="00064789">
        <w:t xml:space="preserve"> On average, the scenarios not using TTE are estimated to result in a lower rate of dependent and independent </w:t>
      </w:r>
      <w:r w:rsidR="00FE3BA1" w:rsidRPr="00064789">
        <w:lastRenderedPageBreak/>
        <w:t xml:space="preserve">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 xml:space="preserve">years is estimated to be slightly greater when </w:t>
      </w:r>
      <w:r w:rsidR="0053415A">
        <w:t xml:space="preserve">a </w:t>
      </w:r>
      <w:r w:rsidR="006E14F1" w:rsidRPr="00064789">
        <w:t xml:space="preserve">strategy 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007A2563" w:rsidRPr="0031099C">
        <w:t xml:space="preserve">Figure </w:t>
      </w:r>
      <w:r w:rsidR="007A2563">
        <w:rPr>
          <w:noProof/>
        </w:rPr>
        <w:t>2</w:t>
      </w:r>
      <w:r>
        <w:fldChar w:fldCharType="end"/>
      </w:r>
      <w:r w:rsidR="0053415A">
        <w:t xml:space="preserve"> </w:t>
      </w:r>
      <w:r w:rsidR="00F309FB">
        <w:t>and</w:t>
      </w:r>
      <w:r w:rsidR="00CB6D0B">
        <w:t xml:space="preserve"> </w:t>
      </w:r>
      <w:r w:rsidR="00CB6D0B">
        <w:fldChar w:fldCharType="begin"/>
      </w:r>
      <w:r w:rsidR="00CB6D0B">
        <w:instrText xml:space="preserve"> REF _Ref349291846 \h </w:instrText>
      </w:r>
      <w:r w:rsidR="00CB6D0B">
        <w:fldChar w:fldCharType="separate"/>
      </w:r>
      <w:r w:rsidR="007A2563" w:rsidRPr="00F309FB">
        <w:t xml:space="preserve">Table </w:t>
      </w:r>
      <w:r w:rsidR="007A2563">
        <w:rPr>
          <w:noProof/>
        </w:rPr>
        <w:t>2</w:t>
      </w:r>
      <w:r w:rsidR="00CB6D0B">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007A2563" w:rsidRPr="0031099C">
        <w:t xml:space="preserve">Table </w:t>
      </w:r>
      <w:r w:rsidR="007A2563">
        <w:rPr>
          <w:noProof/>
        </w:rPr>
        <w:t>3</w:t>
      </w:r>
      <w:r>
        <w:fldChar w:fldCharType="end"/>
      </w:r>
      <w:r w:rsidR="005653D1" w:rsidRPr="00064789">
        <w:t>a), the ICER comparing the tw</w:t>
      </w:r>
      <w:r w:rsidR="00064789" w:rsidRPr="00064789">
        <w:t>o strategies is almost £40 000 per</w:t>
      </w:r>
      <w:r w:rsidR="005653D1" w:rsidRPr="00064789">
        <w:t xml:space="preserve"> QALY; where the OAC </w:t>
      </w:r>
      <w:r w:rsidR="0053415A">
        <w:t xml:space="preserve">is </w:t>
      </w:r>
      <w:proofErr w:type="spellStart"/>
      <w:r w:rsidR="005653D1" w:rsidRPr="00064789">
        <w:t>rivaroxab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7A2563" w:rsidRPr="00F309FB">
        <w:t xml:space="preserve">Table </w:t>
      </w:r>
      <w:r w:rsidR="007A2563">
        <w:rPr>
          <w:noProof/>
        </w:rPr>
        <w:t>2</w:t>
      </w:r>
      <w:r w:rsidR="00CB6D0B">
        <w:fldChar w:fldCharType="end"/>
      </w:r>
      <w:r w:rsidR="005653D1" w:rsidRPr="00064789">
        <w:t xml:space="preserve">b), the </w:t>
      </w:r>
      <w:r w:rsidR="00064789" w:rsidRPr="00064789">
        <w:t xml:space="preserve">ICER reduces to around £23 000 per </w:t>
      </w:r>
      <w:r w:rsidR="005653D1" w:rsidRPr="00064789">
        <w:t xml:space="preserve">QALY, and where the OAC is </w:t>
      </w:r>
      <w:proofErr w:type="spellStart"/>
      <w:r w:rsidR="005653D1" w:rsidRPr="00064789">
        <w:t>dabigatr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7A2563" w:rsidRPr="00F309FB">
        <w:t xml:space="preserve">Table </w:t>
      </w:r>
      <w:r w:rsidR="007A2563">
        <w:rPr>
          <w:noProof/>
        </w:rPr>
        <w:t>2</w:t>
      </w:r>
      <w:r w:rsidR="00CB6D0B">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007A2563" w:rsidRPr="0031099C">
        <w:t xml:space="preserve">Table </w:t>
      </w:r>
      <w:r w:rsidR="007A2563">
        <w:rPr>
          <w:noProof/>
        </w:rPr>
        <w:t>3</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w:t>
      </w:r>
      <w:proofErr w:type="gramStart"/>
      <w:r w:rsidR="00345E19" w:rsidRPr="00064789">
        <w:t>either a) warfarin</w:t>
      </w:r>
      <w:proofErr w:type="gramEnd"/>
      <w:r w:rsidR="00345E19" w:rsidRPr="00064789">
        <w:t xml:space="preserve">,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If TTE had perfect sensitivity and specificity, then the additional cost per QALY is estimated to range from around £1,800/QALY for warfarin (a) to</w:t>
      </w:r>
      <w:r w:rsidR="0053415A">
        <w:t xml:space="preserve"> £1,100/QALY for </w:t>
      </w:r>
      <w:proofErr w:type="spellStart"/>
      <w:r w:rsidR="0053415A">
        <w:t>dabigatran</w:t>
      </w:r>
      <w:proofErr w:type="spellEnd"/>
      <w:r w:rsidR="0053415A">
        <w:t xml:space="preserve"> (c)</w:t>
      </w:r>
      <w:r w:rsidR="00345E19" w:rsidRPr="00064789">
        <w:t xml:space="preserve"> </w:t>
      </w:r>
      <w:r w:rsidR="0053415A" w:rsidRPr="00064789">
        <w:fldChar w:fldCharType="begin" w:fldLock="1"/>
      </w:r>
      <w:r w:rsidR="0009181B">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53415A" w:rsidRPr="00064789">
        <w:fldChar w:fldCharType="separate"/>
      </w:r>
      <w:r w:rsidR="0053415A" w:rsidRPr="0009181B">
        <w:rPr>
          <w:noProof/>
        </w:rPr>
        <w:t>[6]</w:t>
      </w:r>
      <w:r w:rsidR="0053415A" w:rsidRPr="00064789">
        <w:fldChar w:fldCharType="end"/>
      </w:r>
      <w:r w:rsidR="0053415A">
        <w:t>.</w:t>
      </w:r>
      <w:r w:rsidR="0053415A" w:rsidRPr="00064789">
        <w:t xml:space="preserve"> </w:t>
      </w:r>
      <w:r w:rsidR="00345E19" w:rsidRPr="00064789">
        <w:t xml:space="preserve">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As the ICER is a ratio, and the absolute differences in QALYs between strategies with and without TTE are small, the ICERs are shown to be highly sensitive to the values of sensitivity and specificity assumed for some scenarios. </w:t>
      </w:r>
    </w:p>
    <w:bookmarkEnd w:id="47"/>
    <w:bookmarkEnd w:id="48"/>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w:t>
      </w:r>
      <w:del w:id="49" w:author="Jon Minton" w:date="2013-09-05T21:06:00Z">
        <w:r w:rsidRPr="00064789" w:rsidDel="00CF6CB9">
          <w:delText xml:space="preserve">MAICERs </w:delText>
        </w:r>
      </w:del>
      <w:commentRangeStart w:id="50"/>
      <w:ins w:id="51" w:author="Jon Minton" w:date="2013-09-05T21:06:00Z">
        <w:r w:rsidR="00CF6CB9">
          <w:t>WTP thresholds</w:t>
        </w:r>
        <w:r w:rsidR="00CF6CB9" w:rsidRPr="00064789">
          <w:t xml:space="preserve"> </w:t>
        </w:r>
        <w:commentRangeEnd w:id="50"/>
        <w:r w:rsidR="00CF6CB9">
          <w:rPr>
            <w:rStyle w:val="CommentReference"/>
            <w:rFonts w:ascii="Times New Roman" w:eastAsia="Times New Roman" w:hAnsi="Times New Roman" w:cs="Times New Roman"/>
            <w:lang w:val="en-GB" w:eastAsia="en-GB" w:bidi="ar-SA"/>
          </w:rPr>
          <w:commentReference w:id="50"/>
        </w:r>
      </w:ins>
      <w:r w:rsidRPr="00064789">
        <w:t xml:space="preserve">of £20,000 /QALY or £30,000/QALY, is shown in </w:t>
      </w:r>
      <w:r w:rsidR="00B54241">
        <w:fldChar w:fldCharType="begin"/>
      </w:r>
      <w:r w:rsidR="00B54241">
        <w:instrText xml:space="preserve"> REF _Ref335142114 \h </w:instrText>
      </w:r>
      <w:r w:rsidR="00B54241">
        <w:fldChar w:fldCharType="separate"/>
      </w:r>
      <w:r w:rsidR="007A2563" w:rsidRPr="0031099C">
        <w:t xml:space="preserve">Table </w:t>
      </w:r>
      <w:r w:rsidR="007A2563">
        <w:rPr>
          <w:noProof/>
        </w:rPr>
        <w:t>4</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w:t>
      </w:r>
      <w:r w:rsidRPr="00064789">
        <w:lastRenderedPageBreak/>
        <w:t xml:space="preserve">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t>
      </w:r>
      <w:del w:id="52" w:author="Jon Minton" w:date="2013-09-05T21:07:00Z">
        <w:r w:rsidRPr="00064789" w:rsidDel="00CF6CB9">
          <w:delText>willingness-to-pay</w:delText>
        </w:r>
      </w:del>
      <w:ins w:id="53" w:author="Jon Minton" w:date="2013-09-05T21:07:00Z">
        <w:r w:rsidR="00CF6CB9">
          <w:t>WTP</w:t>
        </w:r>
      </w:ins>
      <w:r w:rsidRPr="00064789">
        <w:t xml:space="preserve">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Default="008C662C" w:rsidP="008D3B31">
      <w:pPr>
        <w:spacing w:line="480" w:lineRule="auto"/>
        <w:rPr>
          <w:ins w:id="54" w:author="Jon Minton" w:date="2013-08-27T11:22:00Z"/>
        </w:rPr>
      </w:pPr>
      <w:r>
        <w:t xml:space="preserve">In this study, we have shown that using TTE to inform the decision whether to prescribe a newer OAC to newly diagnosed AF patients may be a clinically and cost- effective strategy. </w:t>
      </w:r>
      <w:r w:rsidR="00D20CA0" w:rsidRPr="00064789">
        <w:t xml:space="preserve">Prior to producing this model, a systematic literature review was conducted to identify, </w:t>
      </w:r>
      <w:proofErr w:type="spellStart"/>
      <w:r w:rsidR="00D20CA0" w:rsidRPr="00064789">
        <w:t>summarise</w:t>
      </w:r>
      <w:proofErr w:type="spellEnd"/>
      <w:r w:rsidR="00D20CA0" w:rsidRPr="00064789">
        <w:t xml:space="preserve"> and appraise existing economic studies for evaluating the cost-effectiveness of TTE in patients with AF</w:t>
      </w:r>
      <w:r>
        <w:t xml:space="preserve"> and we </w:t>
      </w:r>
      <w:r w:rsidR="00D20CA0" w:rsidRPr="00064789">
        <w:t>identified no economic evaluations of</w:t>
      </w:r>
      <w:r w:rsidR="007A14AB">
        <w:t xml:space="preserve"> the use of</w:t>
      </w:r>
      <w:r w:rsidR="00D20CA0" w:rsidRPr="00064789">
        <w:t xml:space="preserve"> TTE in AF patients</w:t>
      </w:r>
      <w:r>
        <w:t>. Thus</w:t>
      </w:r>
      <w:r w:rsidR="0053415A">
        <w:t xml:space="preserve"> we believe </w:t>
      </w:r>
      <w:r w:rsidR="00D20CA0" w:rsidRPr="00064789">
        <w:t>this is the first</w:t>
      </w:r>
      <w:r>
        <w:t xml:space="preserve"> such economic evaluation</w:t>
      </w:r>
      <w:r w:rsidR="00D20CA0" w:rsidRPr="00064789">
        <w:t xml:space="preserve">.  </w:t>
      </w:r>
    </w:p>
    <w:p w:rsidR="00324A95" w:rsidRPr="00064789" w:rsidRDefault="00324A95" w:rsidP="008D3B31">
      <w:pPr>
        <w:spacing w:line="480" w:lineRule="auto"/>
      </w:pPr>
      <w:commentRangeStart w:id="55"/>
      <w:ins w:id="56" w:author="Jon Minton" w:date="2013-08-27T11:22:00Z">
        <w:r>
          <w:t xml:space="preserve">Although the aim of this assessment was to compare </w:t>
        </w:r>
      </w:ins>
      <w:ins w:id="57" w:author="Jon Minton" w:date="2013-08-27T11:23:00Z">
        <w:r>
          <w:t xml:space="preserve">strategies involving TTE with strategies not involving TTE, doing this has also involved modeling the effects of prescribing any one of three OACs, either initially (as a result of a positive TTE result), </w:t>
        </w:r>
      </w:ins>
      <w:ins w:id="58" w:author="Jon Minton" w:date="2013-08-27T11:24:00Z">
        <w:r w:rsidR="000466CA">
          <w:t xml:space="preserve">or </w:t>
        </w:r>
        <w:r>
          <w:t xml:space="preserve">at a later </w:t>
        </w:r>
        <w:r w:rsidR="000466CA">
          <w:t>stage due to either experiencing a stroke or reaching the age of 75 years</w:t>
        </w:r>
      </w:ins>
      <w:ins w:id="59" w:author="Jon Minton" w:date="2013-08-27T11:26:00Z">
        <w:r w:rsidR="000466CA">
          <w:t xml:space="preserve">.  Appendix </w:t>
        </w:r>
      </w:ins>
      <w:del w:id="60" w:author="Jon Minton" w:date="2013-09-05T21:07:00Z">
        <w:r w:rsidR="0009181B" w:rsidDel="00CF6CB9">
          <w:delText>F</w:delText>
        </w:r>
      </w:del>
      <w:ins w:id="61" w:author="Jon Minton" w:date="2013-09-05T21:07:00Z">
        <w:r w:rsidR="00CF6CB9">
          <w:t xml:space="preserve">G </w:t>
        </w:r>
      </w:ins>
      <w:ins w:id="62" w:author="Jon Minton" w:date="2013-08-27T11:26:00Z">
        <w:r w:rsidR="000466CA">
          <w:t xml:space="preserve">presents full incremental analyses for each of the four patient groups based on the mean estimates from the PSA samples. However, </w:t>
        </w:r>
      </w:ins>
      <w:ins w:id="63" w:author="Jon Minton" w:date="2013-08-27T11:28:00Z">
        <w:r w:rsidR="000466CA">
          <w:t xml:space="preserve">the evidence used to inform the relevant model parameters were </w:t>
        </w:r>
      </w:ins>
      <w:ins w:id="64" w:author="Jon Minton" w:date="2013-08-27T11:29:00Z">
        <w:r w:rsidR="000466CA">
          <w:t xml:space="preserve">not obtained systematically, and </w:t>
        </w:r>
      </w:ins>
      <w:ins w:id="65" w:author="Jon Minton" w:date="2013-08-27T11:30:00Z">
        <w:r w:rsidR="000466CA">
          <w:t>the model was not developed so as to be able to estimate the effect of more complex scenarios which may be of clinical relevance, as discussed in the implications for research section. Because of these limitations, the full incremental results should be considered exploratory and indicative rather than robust and authoritative.</w:t>
        </w:r>
      </w:ins>
      <w:commentRangeEnd w:id="55"/>
      <w:ins w:id="66" w:author="Jon Minton" w:date="2013-09-05T21:07:00Z">
        <w:r w:rsidR="00CF6CB9">
          <w:rPr>
            <w:rStyle w:val="CommentReference"/>
            <w:rFonts w:ascii="Times New Roman" w:eastAsia="Times New Roman" w:hAnsi="Times New Roman" w:cs="Times New Roman"/>
            <w:lang w:val="en-GB" w:eastAsia="en-GB" w:bidi="ar-SA"/>
          </w:rPr>
          <w:commentReference w:id="55"/>
        </w:r>
      </w:ins>
    </w:p>
    <w:p w:rsidR="00A02F0A" w:rsidRDefault="00DF7E46" w:rsidP="008D3B31">
      <w:pPr>
        <w:spacing w:line="480" w:lineRule="auto"/>
        <w:rPr>
          <w:ins w:id="67" w:author="Jon Minton" w:date="2013-09-03T19:58:00Z"/>
        </w:rPr>
      </w:pPr>
      <w:del w:id="68" w:author="Jon Minton" w:date="2013-09-05T21:07:00Z">
        <w:r w:rsidRPr="00064789" w:rsidDel="00DB728C">
          <w:delText xml:space="preserve">The </w:delText>
        </w:r>
        <w:r w:rsidR="00407CD7" w:rsidRPr="00064789" w:rsidDel="00DB728C">
          <w:delText>model has a range of limitations</w:delText>
        </w:r>
        <w:r w:rsidR="00D20CA0" w:rsidRPr="00064789" w:rsidDel="00DB728C">
          <w:delText xml:space="preserve"> and a number of a</w:delText>
        </w:r>
        <w:r w:rsidR="00E36870" w:rsidRPr="00064789" w:rsidDel="00DB728C">
          <w:delText>ssumptions have</w:delText>
        </w:r>
        <w:r w:rsidR="00A11AEA" w:rsidRPr="00064789" w:rsidDel="00DB728C">
          <w:delText xml:space="preserve"> been made within the mode</w:delText>
        </w:r>
        <w:r w:rsidR="00620AA2" w:rsidRPr="00064789" w:rsidDel="00DB728C">
          <w:delText>l</w:delText>
        </w:r>
        <w:r w:rsidR="00A11AEA" w:rsidRPr="00064789" w:rsidDel="00DB728C">
          <w:delText>l</w:delText>
        </w:r>
        <w:r w:rsidR="00407CD7" w:rsidRPr="00064789" w:rsidDel="00DB728C">
          <w:delText>ing. For example,</w:delText>
        </w:r>
        <w:r w:rsidR="00654FFC" w:rsidRPr="00064789" w:rsidDel="00DB728C">
          <w:delText xml:space="preserve"> only </w:delText>
        </w:r>
      </w:del>
      <w:ins w:id="69" w:author="Jon Minton" w:date="2013-09-05T21:07:00Z">
        <w:r w:rsidR="00DB728C">
          <w:t xml:space="preserve">An additional limitation was in using only the </w:t>
        </w:r>
      </w:ins>
      <w:proofErr w:type="spellStart"/>
      <w:r w:rsidR="00654FFC" w:rsidRPr="00064789">
        <w:t>the</w:t>
      </w:r>
      <w:proofErr w:type="spellEnd"/>
      <w:r w:rsidR="00654FFC" w:rsidRPr="00064789">
        <w:t xml:space="preserve"> CHADS</w:t>
      </w:r>
      <w:r w:rsidR="00654FFC" w:rsidRPr="00064789">
        <w:rPr>
          <w:vertAlign w:val="subscript"/>
        </w:rPr>
        <w:t>2</w:t>
      </w:r>
      <w:r w:rsidR="00654FFC" w:rsidRPr="00064789">
        <w:t xml:space="preserve"> clinical risk prediction tool</w:t>
      </w:r>
      <w:del w:id="70" w:author="Jon Minton" w:date="2013-09-05T21:08:00Z">
        <w:r w:rsidR="00654FFC" w:rsidRPr="00064789" w:rsidDel="00DB728C">
          <w:delText xml:space="preserve"> was used as the baseline strategy</w:delText>
        </w:r>
      </w:del>
      <w:r w:rsidR="00654FFC" w:rsidRPr="00064789">
        <w:t xml:space="preserve">. An alternative to this tool is </w:t>
      </w:r>
      <w:r w:rsidR="008C662C">
        <w:t xml:space="preserve">the </w:t>
      </w:r>
      <w:r w:rsidR="00654FFC" w:rsidRPr="00064789">
        <w:t>CHA</w:t>
      </w:r>
      <w:r w:rsidR="00654FFC" w:rsidRPr="00064789">
        <w:rPr>
          <w:vertAlign w:val="subscript"/>
        </w:rPr>
        <w:t>2</w:t>
      </w:r>
      <w:r w:rsidR="00654FFC" w:rsidRPr="00064789">
        <w:t>DS</w:t>
      </w:r>
      <w:r w:rsidR="00654FFC" w:rsidRPr="00064789">
        <w:rPr>
          <w:vertAlign w:val="subscript"/>
        </w:rPr>
        <w:t>2</w:t>
      </w:r>
      <w:r w:rsidR="00654FFC" w:rsidRPr="00064789">
        <w:t>-VASc</w:t>
      </w:r>
      <w:r w:rsidR="008C662C">
        <w:t xml:space="preserve"> </w:t>
      </w:r>
      <w:r w:rsidR="008C662C">
        <w:lastRenderedPageBreak/>
        <w:t>score</w:t>
      </w:r>
      <w:r w:rsidR="00654FFC" w:rsidRPr="00064789">
        <w:t>,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09181B">
        <w:instrText>ADDIN CSL_CITATION { "citationItems" : [ { "id" : "ITEM-1", "itemData" : { "DOI" : "ehq278 [pii]\n10.1093/eurheartj/ehq278", "ISBN" : "1522-9645 (Electronic)\n0195-668X (Linking)", "PMID" : "20802247",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ISSN" : "1522-9645", "PMID" : "2292241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PMID" : "19762550",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ISSN" : "0959-8138",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6,17]" }, "properties" : { "noteIndex" : 0 }, "schema" : "https://github.com/citation-style-language/schema/raw/master/csl-citation.json" }</w:instrText>
      </w:r>
      <w:r w:rsidR="00584E3F">
        <w:fldChar w:fldCharType="separate"/>
      </w:r>
      <w:r w:rsidR="0009181B" w:rsidRPr="0009181B">
        <w:rPr>
          <w:noProof/>
        </w:rPr>
        <w:t>[3,4,16,17]</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09181B" w:rsidRPr="00A02F0A">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0,11]" }, "properties" : { "noteIndex" : 0 }, "schema" : "https://github.com/citation-style-language/schema/raw/master/csl-citation.json" }</w:instrText>
      </w:r>
      <w:r w:rsidR="002F05E5" w:rsidRPr="00064789">
        <w:fldChar w:fldCharType="separate"/>
      </w:r>
      <w:r w:rsidR="0009181B" w:rsidRPr="0009181B">
        <w:rPr>
          <w:noProof/>
        </w:rPr>
        <w:t>[10,11]</w:t>
      </w:r>
      <w:r w:rsidR="002F05E5" w:rsidRPr="00064789">
        <w:fldChar w:fldCharType="end"/>
      </w:r>
      <w:r w:rsidR="00654FFC" w:rsidRPr="00064789">
        <w:t xml:space="preserve"> </w:t>
      </w:r>
    </w:p>
    <w:p w:rsidR="00A02F0A" w:rsidRDefault="0009181B" w:rsidP="008D3B31">
      <w:pPr>
        <w:spacing w:line="480" w:lineRule="auto"/>
        <w:rPr>
          <w:ins w:id="71" w:author="Jon Minton" w:date="2013-09-03T20:00:00Z"/>
        </w:rPr>
      </w:pPr>
      <w:commentRangeStart w:id="72"/>
      <w:ins w:id="73" w:author="Jon Minton" w:date="2013-09-03T19:54:00Z">
        <w:r>
          <w:t>Apart from age and stroke history, the clinical characteristics of patients which are used in CHADS</w:t>
        </w:r>
        <w:r w:rsidRPr="0009181B">
          <w:rPr>
            <w:vertAlign w:val="subscript"/>
            <w:rPrChange w:id="74" w:author="Jon Minton" w:date="2013-09-03T19:54:00Z">
              <w:rPr/>
            </w:rPrChange>
          </w:rPr>
          <w:t>2</w:t>
        </w:r>
      </w:ins>
      <w:ins w:id="75" w:author="Jon Minton" w:date="2013-09-03T19:55:00Z">
        <w:r>
          <w:t xml:space="preserve"> were not independently modeled, and so were assumed not to develop </w:t>
        </w:r>
      </w:ins>
      <w:ins w:id="76" w:author="Jon Minton" w:date="2013-09-03T19:59:00Z">
        <w:r w:rsidR="00A02F0A">
          <w:t>over a patient’s lifetime</w:t>
        </w:r>
      </w:ins>
      <w:ins w:id="77" w:author="Jon Minton" w:date="2013-09-03T19:55:00Z">
        <w:r>
          <w:t xml:space="preserve">. </w:t>
        </w:r>
      </w:ins>
      <w:ins w:id="78" w:author="Jon Minton" w:date="2013-09-03T19:56:00Z">
        <w:r w:rsidR="00A02F0A">
          <w:t>As many patients with an initial CHADS</w:t>
        </w:r>
        <w:r w:rsidR="00A02F0A" w:rsidRPr="00A02F0A">
          <w:rPr>
            <w:vertAlign w:val="subscript"/>
            <w:rPrChange w:id="79" w:author="Jon Minton" w:date="2013-09-03T19:58:00Z">
              <w:rPr/>
            </w:rPrChange>
          </w:rPr>
          <w:t>2</w:t>
        </w:r>
        <w:r w:rsidR="00A02F0A">
          <w:t xml:space="preserve"> score of zero may become diabetic before reaching the age of </w:t>
        </w:r>
      </w:ins>
      <w:ins w:id="80" w:author="Jon Minton" w:date="2013-09-03T19:57:00Z">
        <w:r w:rsidR="00A02F0A">
          <w:t xml:space="preserve">75 years or suffering a stroke, </w:t>
        </w:r>
      </w:ins>
      <w:ins w:id="81" w:author="Jon Minton" w:date="2013-09-03T19:58:00Z">
        <w:r w:rsidR="00A02F0A">
          <w:t xml:space="preserve">this means the model is likely to slightly over-estimate the time that someone who has not been </w:t>
        </w:r>
      </w:ins>
      <w:ins w:id="82" w:author="Jon Minton" w:date="2013-09-03T19:59:00Z">
        <w:r w:rsidR="00A02F0A">
          <w:t xml:space="preserve">identified with LA ABN will not receive an OAC. </w:t>
        </w:r>
      </w:ins>
      <w:commentRangeEnd w:id="72"/>
      <w:ins w:id="83" w:author="Jon Minton" w:date="2013-09-05T21:08:00Z">
        <w:r w:rsidR="00DB728C">
          <w:rPr>
            <w:rStyle w:val="CommentReference"/>
            <w:rFonts w:ascii="Times New Roman" w:eastAsia="Times New Roman" w:hAnsi="Times New Roman" w:cs="Times New Roman"/>
            <w:lang w:val="en-GB" w:eastAsia="en-GB" w:bidi="ar-SA"/>
          </w:rPr>
          <w:commentReference w:id="72"/>
        </w:r>
      </w:ins>
    </w:p>
    <w:p w:rsidR="00E36870" w:rsidRPr="00064789" w:rsidRDefault="00E36870" w:rsidP="008D3B31">
      <w:pPr>
        <w:spacing w:line="480" w:lineRule="auto"/>
      </w:pPr>
      <w:r w:rsidRPr="00064789">
        <w:t xml:space="preserve">The dose of </w:t>
      </w:r>
      <w:proofErr w:type="spellStart"/>
      <w:r w:rsidRPr="00064789">
        <w:t>dabigatran</w:t>
      </w:r>
      <w:proofErr w:type="spellEnd"/>
      <w:r w:rsidRPr="00064789">
        <w:t xml:space="preserve"> was </w:t>
      </w:r>
      <w:r w:rsidR="006C6A8E" w:rsidRPr="00064789">
        <w:t>fixed</w:t>
      </w:r>
      <w:r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Pr="00064789">
        <w:t xml:space="preserve">The stroke risk associated with patients with </w:t>
      </w:r>
      <w:r w:rsidR="002148A0" w:rsidRPr="00064789">
        <w:t xml:space="preserve">LA ABN </w:t>
      </w:r>
      <w:r w:rsidR="006C6A8E" w:rsidRPr="00064789">
        <w:t xml:space="preserve">was </w:t>
      </w:r>
      <w:r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09181B">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09181B">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09181B">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09181B">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w:t>
      </w:r>
      <w:r w:rsidR="00E36870" w:rsidRPr="00064789">
        <w:lastRenderedPageBreak/>
        <w:t xml:space="preserve">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09181B">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09234A" w:rsidRPr="00064789">
        <w:fldChar w:fldCharType="separate"/>
      </w:r>
      <w:r w:rsidR="0009181B" w:rsidRPr="0009181B">
        <w:rPr>
          <w:noProof/>
        </w:rPr>
        <w:t>[18]</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09181B">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6C6A8E" w:rsidRPr="00064789">
        <w:fldChar w:fldCharType="separate"/>
      </w:r>
      <w:r w:rsidR="0009181B" w:rsidRPr="0009181B">
        <w:rPr>
          <w:noProof/>
        </w:rPr>
        <w:t>[19]</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7A2563" w:rsidRPr="0031099C">
        <w:t xml:space="preserve">Table </w:t>
      </w:r>
      <w:r w:rsidR="007A2563">
        <w:rPr>
          <w:noProof/>
        </w:rPr>
        <w:t>3</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Default="00DB728C" w:rsidP="008D3B31">
      <w:pPr>
        <w:spacing w:line="480" w:lineRule="auto"/>
        <w:rPr>
          <w:ins w:id="84" w:author="Jon Minton" w:date="2013-08-27T11:32:00Z"/>
        </w:rPr>
      </w:pPr>
      <w:commentRangeStart w:id="85"/>
      <w:ins w:id="86" w:author="Jon Minton" w:date="2013-09-05T21:08:00Z">
        <w:r>
          <w:t xml:space="preserve">A range of limitations in the model and </w:t>
        </w:r>
      </w:ins>
      <w:ins w:id="87" w:author="Jon Minton" w:date="2013-09-05T21:09:00Z">
        <w:r>
          <w:t xml:space="preserve">process used to identify parameters for it have been described. The </w:t>
        </w:r>
        <w:proofErr w:type="spellStart"/>
        <w:r>
          <w:t>imlitations</w:t>
        </w:r>
        <w:proofErr w:type="spellEnd"/>
        <w:r>
          <w:t xml:space="preserve"> of these limitations can be </w:t>
        </w:r>
        <w:proofErr w:type="spellStart"/>
        <w:r>
          <w:t>understoon</w:t>
        </w:r>
        <w:proofErr w:type="spellEnd"/>
        <w:r>
          <w:t xml:space="preserve"> only through further </w:t>
        </w:r>
        <w:proofErr w:type="spellStart"/>
        <w:r>
          <w:t>researche</w:t>
        </w:r>
        <w:proofErr w:type="spellEnd"/>
        <w:r>
          <w:t xml:space="preserve"> which address such limitations. </w:t>
        </w:r>
      </w:ins>
      <w:commentRangeEnd w:id="85"/>
      <w:ins w:id="88" w:author="Jon Minton" w:date="2013-09-05T21:10:00Z">
        <w:r>
          <w:rPr>
            <w:rStyle w:val="CommentReference"/>
            <w:rFonts w:ascii="Times New Roman" w:eastAsia="Times New Roman" w:hAnsi="Times New Roman" w:cs="Times New Roman"/>
            <w:lang w:val="en-GB" w:eastAsia="en-GB" w:bidi="ar-SA"/>
          </w:rPr>
          <w:commentReference w:id="85"/>
        </w:r>
      </w:ins>
      <w:r w:rsidR="00F00EDF"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0466CA" w:rsidRPr="001018C1" w:rsidRDefault="000466CA" w:rsidP="008D3B31">
      <w:pPr>
        <w:spacing w:line="480" w:lineRule="auto"/>
      </w:pPr>
      <w:commentRangeStart w:id="89"/>
      <w:ins w:id="90" w:author="Jon Minton" w:date="2013-08-27T11:32:00Z">
        <w:r>
          <w:t>The model could be developed in order to robustly compare the cost effective</w:t>
        </w:r>
      </w:ins>
      <w:ins w:id="91" w:author="Jon Minton" w:date="2013-08-27T11:51:00Z">
        <w:r w:rsidR="00CE5CAA">
          <w:t>ness</w:t>
        </w:r>
      </w:ins>
      <w:ins w:id="92" w:author="Jon Minton" w:date="2013-08-27T11:32:00Z">
        <w:r>
          <w:t xml:space="preserve"> of a broad range of </w:t>
        </w:r>
      </w:ins>
      <w:ins w:id="93" w:author="Jon Minton" w:date="2013-08-27T11:34:00Z">
        <w:r>
          <w:t xml:space="preserve">clinical </w:t>
        </w:r>
      </w:ins>
      <w:ins w:id="94" w:author="Jon Minton" w:date="2013-08-27T11:32:00Z">
        <w:r>
          <w:t xml:space="preserve">strategies. </w:t>
        </w:r>
      </w:ins>
      <w:ins w:id="95" w:author="Jon Minton" w:date="2013-08-27T11:45:00Z">
        <w:r w:rsidR="00CE5CAA">
          <w:t xml:space="preserve">For </w:t>
        </w:r>
      </w:ins>
      <w:ins w:id="96" w:author="Jon Minton" w:date="2013-08-27T11:46:00Z">
        <w:r w:rsidR="00CE5CAA">
          <w:t>example</w:t>
        </w:r>
      </w:ins>
      <w:ins w:id="97" w:author="Jon Minton" w:date="2013-08-27T11:45:00Z">
        <w:r w:rsidR="00CE5CAA">
          <w:t xml:space="preserve">, it could be adapted so that </w:t>
        </w:r>
      </w:ins>
      <w:ins w:id="98" w:author="Jon Minton" w:date="2013-08-27T11:46:00Z">
        <w:r w:rsidR="00CE5CAA">
          <w:t xml:space="preserve">the effect of different doses of </w:t>
        </w:r>
        <w:proofErr w:type="spellStart"/>
        <w:r w:rsidR="00CE5CAA">
          <w:t>dabigatran</w:t>
        </w:r>
        <w:proofErr w:type="spellEnd"/>
        <w:r w:rsidR="00CE5CAA">
          <w:t xml:space="preserve"> or different warfarin strategies could be estimated. The effect of, for example, switching from one OAC to another in response to clinical events could also be explored. </w:t>
        </w:r>
      </w:ins>
      <w:ins w:id="99" w:author="Jon Minton" w:date="2013-08-27T11:34:00Z">
        <w:r w:rsidR="001018C1">
          <w:t xml:space="preserve">As it is an individual level model, it could be adapted to </w:t>
        </w:r>
      </w:ins>
      <w:ins w:id="100" w:author="Jon Minton" w:date="2013-08-27T11:35:00Z">
        <w:r w:rsidR="001018C1">
          <w:t>model variation in bleed risk using the HAS-BLED instrument</w:t>
        </w:r>
      </w:ins>
      <w:r w:rsidR="0009181B">
        <w:fldChar w:fldCharType="begin" w:fldLock="1"/>
      </w:r>
      <w:r w:rsidR="0009181B">
        <w:instrText>ADDIN CSL_CITATION { "citationItems" : [ { "id" : "ITEM-1", "itemData" : { "DOI" : "10.1016/j.jacc.2010.09.024", "ISSN" : "1558-3597", "PMID" : "21111555", "abstract" : "OBJECTIVES: The purpose of this study was to investigate predictors of bleeding in a cohort of anticoagulated patients and to evaluate the predictive value of several bleeding risk stratification schemas. BACKGROUND: The risk of bleeding during antithrombotic therapy in patients with atrial fibrillation (AF) is not homogeneous, and several clinical risk factors have been incorporated into clinical bleeding risk stratification schemas. Current risk stratification schemas for bleeding during anticoagulation therapy have been based on complex scoring systems that are difficult to apply in clinical practice, and few have been derived and validated in AF cohorts. METHODS: We investigated predictors of bleeding in a cohort of 7,329 patients with AF participating in the SPORTIF (Stroke Prevention Using an ORal Thrombin Inhibitor in Atrial Fibrillation) III and V clinical trials and evaluated the predictive value of several risk stratification schemas by multivariate analysis. Patients were anticoagulated orally with either adjusted-dose warfarin (target international normalized ratio 2 to 3) or fixed-dose ximelagatran 36 mg twice daily. Major bleeding was centrally adjudicated, and concurrent aspirin therapy was allowed in patients with clinical atherosclerosis. RESULTS: By multivariate analyses, significant predictors of bleeding were concurrent aspirin use (hazard ratio [HR]: 2.10; 95% confidence interval [CI]: 1.59 to 2.77; p &lt; 0.001); renal impairment (HR: 1.98; 95% CI: 1.42 to 2.76; p &lt; 0.001); age 75 years or older (HR: 1.63; 95% CI: 1.23 to 2.17; p = 0.0008); diabetes (HR: 1.47; 95% CI: 1.10 to 1.97; p = 0.009), and heart failure or left ventricular dysfunction (HR: 1.32; 95% CI: 1.01 to 1.73; p = 0.041). Of the tested schemas, the new HAS-BLED (Hypertension, Abnormal Renal/Liver Function, Stroke, Bleeding History or Predisposition, Labile INR, Elderly, Drugs/Alcohol Concomitantly) score performed best, with a stepwise increase in rates of major bleeding with increasing HAS-BLED score (p(trend) &lt;0.0001). The c statistic for bleeding varied between 0.50 and 0.67 in the overall entire cohort and 0.68 among patients naive to warfarin at baseline (n = 769). CONCLUSIONS: This analysis identifies diabetes and heart failure or left ventricular dysfunction as potential risk factors for bleeding in AF beyond those previously recognized. Of the contemporary bleeding risk stratification schemas, the new HAS-BLED scheme offers useful predictive capacity for bleedin\u2026", "author" : [ { "dropping-particle" : "", "family" : "Lip", "given" : "Gregory Y H", "non-dropping-particle" : "", "parse-names" : false, "suffix" : "" }, { "dropping-particle" : "", "family" : "Frison", "given" : "Lars", "non-dropping-particle" : "", "parse-names" : false, "suffix" : "" }, { "dropping-particle" : "", "family" : "Halperin", "given" : "Jonathan L", "non-dropping-particle" : "", "parse-names" : false, "suffix" : "" }, { "dropping-particle" : "", "family" : "Lane", "given" : "Deirdre A", "non-dropping-particle" : "", "parse-names" : false, "suffix" : "" } ], "container-title" : "Journal of the American College of Cardiology", "id" : "ITEM-1", "issue" : "2", "issued" : { "date-parts" : [ [ "2011", "1", "11" ] ] }, "page" : "173-80", "title" : "Comparative validation of a novel risk score for predicting bleeding risk in anticoagulated patients with atrial fibrillation: the HAS-BLED (Hypertension, Abnormal Renal/Liver Function, Stroke, Bleeding History or Predisposition, Labile INR, Elderly, Drug", "type" : "article-journal", "volume" : "57" }, "uris" : [ "http://www.mendeley.com/documents/?uuid=5161e14a-281e-4f37-b864-018a7bb6096d" ] } ], "mendeley" : { "previouslyFormattedCitation" : "[20]" }, "properties" : { "noteIndex" : 0 }, "schema" : "https://github.com/citation-style-language/schema/raw/master/csl-citation.json" }</w:instrText>
      </w:r>
      <w:r w:rsidR="0009181B">
        <w:fldChar w:fldCharType="separate"/>
      </w:r>
      <w:r w:rsidR="0009181B" w:rsidRPr="0009181B">
        <w:rPr>
          <w:noProof/>
        </w:rPr>
        <w:t>[20]</w:t>
      </w:r>
      <w:r w:rsidR="0009181B">
        <w:fldChar w:fldCharType="end"/>
      </w:r>
      <w:ins w:id="101" w:author="Jon Minton" w:date="2013-08-27T11:51:00Z">
        <w:r w:rsidR="00CE5CAA">
          <w:t xml:space="preserve">, and </w:t>
        </w:r>
      </w:ins>
      <w:ins w:id="102" w:author="Jon Minton" w:date="2013-08-27T11:35:00Z">
        <w:r w:rsidR="001018C1">
          <w:t xml:space="preserve">to </w:t>
        </w:r>
      </w:ins>
      <w:ins w:id="103" w:author="Jon Minton" w:date="2013-08-27T11:36:00Z">
        <w:r w:rsidR="001018C1">
          <w:t>model each CHADS</w:t>
        </w:r>
        <w:r w:rsidR="001018C1">
          <w:softHyphen/>
        </w:r>
      </w:ins>
      <w:ins w:id="104" w:author="Jon Minton" w:date="2013-08-27T11:37:00Z">
        <w:r w:rsidR="001018C1">
          <w:rPr>
            <w:vertAlign w:val="subscript"/>
          </w:rPr>
          <w:t>2</w:t>
        </w:r>
        <w:r w:rsidR="001018C1">
          <w:t xml:space="preserve"> risk factor independently over time</w:t>
        </w:r>
      </w:ins>
      <w:ins w:id="105" w:author="Jon Minton" w:date="2013-09-03T20:00:00Z">
        <w:r w:rsidR="00A02F0A">
          <w:t xml:space="preserve">, including the risk of developing </w:t>
        </w:r>
        <w:r w:rsidR="00A02F0A">
          <w:lastRenderedPageBreak/>
          <w:t xml:space="preserve">diabetes and the effect of this condition on </w:t>
        </w:r>
      </w:ins>
      <w:proofErr w:type="spellStart"/>
      <w:ins w:id="106" w:author="Jon Minton" w:date="2013-09-03T20:01:00Z">
        <w:r w:rsidR="00A02F0A">
          <w:t>HRQoL</w:t>
        </w:r>
        <w:proofErr w:type="spellEnd"/>
        <w:r w:rsidR="00A02F0A">
          <w:t xml:space="preserve"> and healthcare provider cost</w:t>
        </w:r>
      </w:ins>
      <w:ins w:id="107" w:author="Jon Minton" w:date="2013-08-27T11:37:00Z">
        <w:r w:rsidR="001018C1">
          <w:t xml:space="preserve">. </w:t>
        </w:r>
      </w:ins>
      <w:ins w:id="108" w:author="Jon Minton" w:date="2013-08-27T11:41:00Z">
        <w:r w:rsidR="001018C1">
          <w:t>Budget impact analysis could also be performed using this model</w:t>
        </w:r>
      </w:ins>
      <w:ins w:id="109" w:author="Jon Minton" w:date="2013-08-27T11:47:00Z">
        <w:r w:rsidR="00CE5CAA">
          <w:t xml:space="preserve"> to estimate, for example, </w:t>
        </w:r>
      </w:ins>
      <w:ins w:id="110" w:author="Jon Minton" w:date="2013-08-27T11:51:00Z">
        <w:r w:rsidR="00CE5CAA">
          <w:t xml:space="preserve">how </w:t>
        </w:r>
      </w:ins>
      <w:ins w:id="111" w:author="Jon Minton" w:date="2013-08-27T11:47:00Z">
        <w:r w:rsidR="00CE5CAA">
          <w:t>rising levels of type 2 diabetes</w:t>
        </w:r>
      </w:ins>
      <w:ins w:id="112" w:author="Jon Minton" w:date="2013-08-27T11:49:00Z">
        <w:r w:rsidR="00CE5CAA">
          <w:t xml:space="preserve"> (the D in </w:t>
        </w:r>
        <w:r w:rsidR="00CE5CAA" w:rsidRPr="00CE5CAA">
          <w:t>CHADS</w:t>
        </w:r>
        <w:r w:rsidR="00CE5CAA" w:rsidRPr="00CE5CAA">
          <w:softHyphen/>
        </w:r>
        <w:r w:rsidR="00CE5CAA" w:rsidRPr="00CE5CAA">
          <w:rPr>
            <w:vertAlign w:val="subscript"/>
            <w:rPrChange w:id="113" w:author="Jon Minton" w:date="2013-08-27T11:49:00Z">
              <w:rPr/>
            </w:rPrChange>
          </w:rPr>
          <w:t>2</w:t>
        </w:r>
        <w:r w:rsidR="00CE5CAA">
          <w:t xml:space="preserve">) may change the size of the population </w:t>
        </w:r>
      </w:ins>
      <w:ins w:id="114" w:author="Jon Minton" w:date="2013-08-27T11:51:00Z">
        <w:r w:rsidR="00CE5CAA">
          <w:t>affected by the use of TTE in the ways indicated</w:t>
        </w:r>
      </w:ins>
      <w:ins w:id="115" w:author="Jon Minton" w:date="2013-08-27T11:49:00Z">
        <w:r w:rsidR="00CE5CAA">
          <w:t>.</w:t>
        </w:r>
      </w:ins>
      <w:ins w:id="116" w:author="Jon Minton" w:date="2013-08-27T11:45:00Z">
        <w:r w:rsidR="00CE5CAA">
          <w:t xml:space="preserve"> </w:t>
        </w:r>
      </w:ins>
      <w:commentRangeEnd w:id="89"/>
      <w:ins w:id="117" w:author="Jon Minton" w:date="2013-09-05T21:10:00Z">
        <w:r w:rsidR="00DB728C">
          <w:rPr>
            <w:rStyle w:val="CommentReference"/>
            <w:rFonts w:ascii="Times New Roman" w:eastAsia="Times New Roman" w:hAnsi="Times New Roman" w:cs="Times New Roman"/>
            <w:lang w:val="en-GB" w:eastAsia="en-GB" w:bidi="ar-SA"/>
          </w:rPr>
          <w:commentReference w:id="89"/>
        </w:r>
      </w:ins>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3B36C5" w:rsidP="008D3B31">
      <w:pPr>
        <w:spacing w:line="480" w:lineRule="auto"/>
      </w:pPr>
      <w:r>
        <w:t xml:space="preserve">If </w:t>
      </w:r>
      <w:r w:rsidR="00DB7C63" w:rsidRPr="00064789">
        <w:t xml:space="preserve">TTE </w:t>
      </w:r>
      <w:r>
        <w:t xml:space="preserve">were to </w:t>
      </w:r>
      <w:r w:rsidR="00DB7C63" w:rsidRPr="00064789">
        <w:t>be recommended for those patients with CHADS</w:t>
      </w:r>
      <w:r w:rsidR="00DB7C63" w:rsidRPr="00064789">
        <w:rPr>
          <w:vertAlign w:val="subscript"/>
        </w:rPr>
        <w:t>2</w:t>
      </w:r>
      <w:r w:rsidR="00DB7C63" w:rsidRPr="00064789">
        <w:t xml:space="preserve"> scores of </w:t>
      </w:r>
      <w:r w:rsidR="00B36EBC" w:rsidRPr="00064789">
        <w:t xml:space="preserve">zero </w:t>
      </w:r>
      <w:r w:rsidR="00DB7C63" w:rsidRPr="00064789">
        <w:t>point</w:t>
      </w:r>
      <w:r w:rsidR="00B36EBC" w:rsidRPr="00064789">
        <w:t>s</w:t>
      </w:r>
      <w:r w:rsidR="00DB7C63"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 xml:space="preserve">e TTE in patients aged 65 years; when warfarin is the OAC of choice, then the addition of TTE does not appear cost-effective at standard </w:t>
      </w:r>
      <w:del w:id="118" w:author="Jon Minton" w:date="2013-09-05T21:10:00Z">
        <w:r w:rsidR="00B36EBC" w:rsidRPr="00064789" w:rsidDel="00DB728C">
          <w:delText>willingness to p</w:delText>
        </w:r>
        <w:r w:rsidR="00064789" w:rsidRPr="00064789" w:rsidDel="00DB728C">
          <w:delText xml:space="preserve">ay </w:delText>
        </w:r>
      </w:del>
      <w:ins w:id="119" w:author="Jon Minton" w:date="2013-09-05T21:10:00Z">
        <w:r w:rsidR="00DB728C">
          <w:t xml:space="preserve">WTP </w:t>
        </w:r>
      </w:ins>
      <w:r w:rsidR="00064789" w:rsidRPr="00064789">
        <w:t xml:space="preserve">thresholds of either £20,000 per </w:t>
      </w:r>
      <w:r w:rsidR="00B36EBC" w:rsidRPr="00064789">
        <w:t>QALY or £30,000/QALY.</w:t>
      </w:r>
      <w:r w:rsidRPr="00064789">
        <w:t xml:space="preserve"> </w:t>
      </w:r>
      <w:r w:rsidR="008C662C">
        <w:t xml:space="preserve">We </w:t>
      </w:r>
      <w:r w:rsidRPr="00064789">
        <w:t>suggest that</w:t>
      </w:r>
      <w:r w:rsidR="00B36EBC" w:rsidRPr="00064789">
        <w:t xml:space="preserve"> if considering prescribing a newer OAC</w:t>
      </w:r>
      <w:r w:rsidRPr="00064789">
        <w:t>, it may be both clinically effective and cost effective to use TTE to help inform the decision</w:t>
      </w:r>
      <w:r w:rsidR="003B36C5">
        <w:t xml:space="preserve"> in more elderly patients</w:t>
      </w:r>
      <w:r w:rsidR="0031099C" w:rsidRPr="00064789">
        <w:t xml:space="preserve">. </w:t>
      </w:r>
    </w:p>
    <w:p w:rsidR="00D20CA0" w:rsidRDefault="00D20CA0">
      <w:pPr>
        <w:pStyle w:val="NormalWeb"/>
        <w:ind w:left="640" w:hanging="640"/>
      </w:pPr>
    </w:p>
    <w:p w:rsidR="00B54241" w:rsidRPr="00532F44" w:rsidRDefault="00B54241">
      <w:pPr>
        <w:pStyle w:val="NormalWeb"/>
        <w:ind w:left="640" w:hanging="640"/>
        <w:sectPr w:rsidR="00B54241" w:rsidRPr="00532F44" w:rsidSect="001C47C7">
          <w:footerReference w:type="default" r:id="rId12"/>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pPr>
      <w:r w:rsidRPr="00532F44">
        <w:lastRenderedPageBreak/>
        <w:t>References</w:t>
      </w:r>
    </w:p>
    <w:p w:rsidR="0009181B" w:rsidRPr="0009181B" w:rsidRDefault="002F05E5">
      <w:pPr>
        <w:pStyle w:val="NormalWeb"/>
        <w:ind w:left="640" w:hanging="640"/>
        <w:divId w:val="551624515"/>
        <w:rPr>
          <w:rFonts w:ascii="Calibri" w:hAnsi="Calibri"/>
          <w:noProof/>
          <w:sz w:val="22"/>
        </w:rPr>
      </w:pPr>
      <w:r>
        <w:fldChar w:fldCharType="begin" w:fldLock="1"/>
      </w:r>
      <w:r w:rsidR="008E6143" w:rsidRPr="0009181B">
        <w:instrText xml:space="preserve">ADDIN Mendeley Bibliography CSL_BIBLIOGRAPHY </w:instrText>
      </w:r>
      <w:r>
        <w:fldChar w:fldCharType="separate"/>
      </w:r>
      <w:r w:rsidR="0009181B" w:rsidRPr="0009181B">
        <w:rPr>
          <w:rFonts w:ascii="Calibri" w:hAnsi="Calibri"/>
          <w:noProof/>
          <w:sz w:val="22"/>
        </w:rPr>
        <w:t xml:space="preserve">1 </w:t>
      </w:r>
      <w:r w:rsidR="0009181B" w:rsidRPr="0009181B">
        <w:rPr>
          <w:rFonts w:ascii="Calibri" w:hAnsi="Calibri"/>
          <w:noProof/>
          <w:sz w:val="22"/>
        </w:rPr>
        <w:tab/>
        <w:t xml:space="preserve">Go AS, Hylek EM, Phillips KA, </w:t>
      </w:r>
      <w:r w:rsidR="0009181B" w:rsidRPr="0009181B">
        <w:rPr>
          <w:rFonts w:ascii="Calibri" w:hAnsi="Calibri"/>
          <w:i/>
          <w:iCs/>
          <w:noProof/>
          <w:sz w:val="22"/>
        </w:rPr>
        <w:t>et al.</w:t>
      </w:r>
      <w:r w:rsidR="0009181B" w:rsidRPr="0009181B">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09181B" w:rsidRPr="0009181B">
        <w:rPr>
          <w:rFonts w:ascii="Calibri" w:hAnsi="Calibri"/>
          <w:i/>
          <w:iCs/>
          <w:noProof/>
          <w:sz w:val="22"/>
        </w:rPr>
        <w:t>JAMA : the journal of the American Medical Association</w:t>
      </w:r>
      <w:r w:rsidR="0009181B" w:rsidRPr="0009181B">
        <w:rPr>
          <w:rFonts w:ascii="Calibri" w:hAnsi="Calibri"/>
          <w:noProof/>
          <w:sz w:val="22"/>
        </w:rPr>
        <w:t xml:space="preserve"> 2001;</w:t>
      </w:r>
      <w:r w:rsidR="0009181B" w:rsidRPr="0009181B">
        <w:rPr>
          <w:rFonts w:ascii="Calibri" w:hAnsi="Calibri"/>
          <w:b/>
          <w:bCs/>
          <w:noProof/>
          <w:sz w:val="22"/>
        </w:rPr>
        <w:t>285</w:t>
      </w:r>
      <w:r w:rsidR="0009181B" w:rsidRPr="0009181B">
        <w:rPr>
          <w:rFonts w:ascii="Calibri" w:hAnsi="Calibri"/>
          <w:noProof/>
          <w:sz w:val="22"/>
        </w:rPr>
        <w:t>:2370–5.</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 </w:t>
      </w:r>
      <w:r w:rsidRPr="0009181B">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09181B">
        <w:rPr>
          <w:rFonts w:ascii="Calibri" w:hAnsi="Calibri"/>
          <w:i/>
          <w:iCs/>
          <w:noProof/>
          <w:sz w:val="22"/>
        </w:rPr>
        <w:t>American heart journal</w:t>
      </w:r>
      <w:r w:rsidRPr="0009181B">
        <w:rPr>
          <w:rFonts w:ascii="Calibri" w:hAnsi="Calibri"/>
          <w:noProof/>
          <w:sz w:val="22"/>
        </w:rPr>
        <w:t xml:space="preserve"> 2010;</w:t>
      </w:r>
      <w:r w:rsidRPr="0009181B">
        <w:rPr>
          <w:rFonts w:ascii="Calibri" w:hAnsi="Calibri"/>
          <w:b/>
          <w:bCs/>
          <w:noProof/>
          <w:sz w:val="22"/>
        </w:rPr>
        <w:t>159</w:t>
      </w:r>
      <w:r w:rsidRPr="0009181B">
        <w:rPr>
          <w:rFonts w:ascii="Calibri" w:hAnsi="Calibri"/>
          <w:noProof/>
          <w:sz w:val="22"/>
        </w:rPr>
        <w:t>:340–347.e1.</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3 </w:t>
      </w:r>
      <w:r w:rsidRPr="0009181B">
        <w:rPr>
          <w:rFonts w:ascii="Calibri" w:hAnsi="Calibri"/>
          <w:noProof/>
          <w:sz w:val="22"/>
        </w:rPr>
        <w:tab/>
        <w:t xml:space="preserve">Camm AJ, Kirchhof P, Lip GY, </w:t>
      </w:r>
      <w:r w:rsidRPr="0009181B">
        <w:rPr>
          <w:rFonts w:ascii="Calibri" w:hAnsi="Calibri"/>
          <w:i/>
          <w:iCs/>
          <w:noProof/>
          <w:sz w:val="22"/>
        </w:rPr>
        <w:t>et al.</w:t>
      </w:r>
      <w:r w:rsidRPr="0009181B">
        <w:rPr>
          <w:rFonts w:ascii="Calibri" w:hAnsi="Calibri"/>
          <w:noProof/>
          <w:sz w:val="22"/>
        </w:rPr>
        <w:t xml:space="preserve"> Guidelines for the management of atrial fibrillation: the Task Force for the Management of Atrial Fibrillation of the European Society of Cardiology (ESC). </w:t>
      </w:r>
      <w:r w:rsidRPr="0009181B">
        <w:rPr>
          <w:rFonts w:ascii="Calibri" w:hAnsi="Calibri"/>
          <w:i/>
          <w:iCs/>
          <w:noProof/>
          <w:sz w:val="22"/>
        </w:rPr>
        <w:t>Eur Heart J</w:t>
      </w:r>
      <w:r w:rsidRPr="0009181B">
        <w:rPr>
          <w:rFonts w:ascii="Calibri" w:hAnsi="Calibri"/>
          <w:noProof/>
          <w:sz w:val="22"/>
        </w:rPr>
        <w:t xml:space="preserve"> 2010;</w:t>
      </w:r>
      <w:r w:rsidRPr="0009181B">
        <w:rPr>
          <w:rFonts w:ascii="Calibri" w:hAnsi="Calibri"/>
          <w:b/>
          <w:bCs/>
          <w:noProof/>
          <w:sz w:val="22"/>
        </w:rPr>
        <w:t>31</w:t>
      </w:r>
      <w:r w:rsidRPr="0009181B">
        <w:rPr>
          <w:rFonts w:ascii="Calibri" w:hAnsi="Calibri"/>
          <w:noProof/>
          <w:sz w:val="22"/>
        </w:rPr>
        <w:t>:2369–429.</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4 </w:t>
      </w:r>
      <w:r w:rsidRPr="0009181B">
        <w:rPr>
          <w:rFonts w:ascii="Calibri" w:hAnsi="Calibri"/>
          <w:noProof/>
          <w:sz w:val="22"/>
        </w:rPr>
        <w:tab/>
        <w:t xml:space="preserve">Camm AJ, Lip GYH, De Caterina R, </w:t>
      </w:r>
      <w:r w:rsidRPr="0009181B">
        <w:rPr>
          <w:rFonts w:ascii="Calibri" w:hAnsi="Calibri"/>
          <w:i/>
          <w:iCs/>
          <w:noProof/>
          <w:sz w:val="22"/>
        </w:rPr>
        <w:t>et al.</w:t>
      </w:r>
      <w:r w:rsidRPr="0009181B">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09181B">
        <w:rPr>
          <w:rFonts w:ascii="Calibri" w:hAnsi="Calibri"/>
          <w:i/>
          <w:iCs/>
          <w:noProof/>
          <w:sz w:val="22"/>
        </w:rPr>
        <w:t>European heart journal</w:t>
      </w:r>
      <w:r w:rsidRPr="0009181B">
        <w:rPr>
          <w:rFonts w:ascii="Calibri" w:hAnsi="Calibri"/>
          <w:noProof/>
          <w:sz w:val="22"/>
        </w:rPr>
        <w:t xml:space="preserve"> Published Online First: 24 August 2012. doi:10.1093/eurheartj/ehs253</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5 </w:t>
      </w:r>
      <w:r w:rsidRPr="0009181B">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09181B">
        <w:rPr>
          <w:rFonts w:ascii="Calibri" w:hAnsi="Calibri"/>
          <w:i/>
          <w:iCs/>
          <w:noProof/>
          <w:sz w:val="22"/>
        </w:rPr>
        <w:t>Ann Intern Med</w:t>
      </w:r>
      <w:r w:rsidRPr="0009181B">
        <w:rPr>
          <w:rFonts w:ascii="Calibri" w:hAnsi="Calibri"/>
          <w:noProof/>
          <w:sz w:val="22"/>
        </w:rPr>
        <w:t xml:space="preserve"> 1998;</w:t>
      </w:r>
      <w:r w:rsidRPr="0009181B">
        <w:rPr>
          <w:rFonts w:ascii="Calibri" w:hAnsi="Calibri"/>
          <w:b/>
          <w:bCs/>
          <w:noProof/>
          <w:sz w:val="22"/>
        </w:rPr>
        <w:t>128</w:t>
      </w:r>
      <w:r w:rsidRPr="0009181B">
        <w:rPr>
          <w:rFonts w:ascii="Calibri" w:hAnsi="Calibri"/>
          <w:noProof/>
          <w:sz w:val="22"/>
        </w:rPr>
        <w:t>:639–47.</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6 </w:t>
      </w:r>
      <w:r w:rsidRPr="0009181B">
        <w:rPr>
          <w:rFonts w:ascii="Calibri" w:hAnsi="Calibri"/>
          <w:noProof/>
          <w:sz w:val="22"/>
        </w:rPr>
        <w:tab/>
        <w:t xml:space="preserve">Providencia R, Botelho A, Trigo J, </w:t>
      </w:r>
      <w:r w:rsidRPr="0009181B">
        <w:rPr>
          <w:rFonts w:ascii="Calibri" w:hAnsi="Calibri"/>
          <w:i/>
          <w:iCs/>
          <w:noProof/>
          <w:sz w:val="22"/>
        </w:rPr>
        <w:t>et al.</w:t>
      </w:r>
      <w:r w:rsidRPr="0009181B">
        <w:rPr>
          <w:rFonts w:ascii="Calibri" w:hAnsi="Calibri"/>
          <w:noProof/>
          <w:sz w:val="22"/>
        </w:rPr>
        <w:t xml:space="preserve"> Possible refinement of clinical thromboembolism assessment in patients with atrial fibrillation using echocardiographic parameters. </w:t>
      </w:r>
      <w:r w:rsidRPr="0009181B">
        <w:rPr>
          <w:rFonts w:ascii="Calibri" w:hAnsi="Calibri"/>
          <w:i/>
          <w:iCs/>
          <w:noProof/>
          <w:sz w:val="22"/>
        </w:rPr>
        <w:t>Europace</w:t>
      </w:r>
      <w:r w:rsidRPr="0009181B">
        <w:rPr>
          <w:rFonts w:ascii="Calibri" w:hAnsi="Calibri"/>
          <w:noProof/>
          <w:sz w:val="22"/>
        </w:rPr>
        <w:t xml:space="preserve"> 2012;</w:t>
      </w:r>
      <w:r w:rsidRPr="0009181B">
        <w:rPr>
          <w:rFonts w:ascii="Calibri" w:hAnsi="Calibri"/>
          <w:b/>
          <w:bCs/>
          <w:noProof/>
          <w:sz w:val="22"/>
        </w:rPr>
        <w:t>14</w:t>
      </w:r>
      <w:r w:rsidRPr="0009181B">
        <w:rPr>
          <w:rFonts w:ascii="Calibri" w:hAnsi="Calibri"/>
          <w:noProof/>
          <w:sz w:val="22"/>
        </w:rPr>
        <w:t>:36–45.</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7 </w:t>
      </w:r>
      <w:r w:rsidRPr="0009181B">
        <w:rPr>
          <w:rFonts w:ascii="Calibri" w:hAnsi="Calibri"/>
          <w:noProof/>
          <w:sz w:val="22"/>
        </w:rPr>
        <w:tab/>
        <w:t>NICE. Guide to the methods of technology appraisal. 2008.http://www.nice.org.uk/media/B52/A7/TAMethodsGuideUpdatedJune2008.pdf</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8 </w:t>
      </w:r>
      <w:r w:rsidRPr="0009181B">
        <w:rPr>
          <w:rFonts w:ascii="Calibri" w:hAnsi="Calibri"/>
          <w:noProof/>
          <w:sz w:val="22"/>
        </w:rPr>
        <w:tab/>
        <w:t xml:space="preserve">Pliskin JS, Shepard DS, Weinstein MC. Utility Functions for Life Years and Health Status. </w:t>
      </w:r>
      <w:r w:rsidRPr="0009181B">
        <w:rPr>
          <w:rFonts w:ascii="Calibri" w:hAnsi="Calibri"/>
          <w:i/>
          <w:iCs/>
          <w:noProof/>
          <w:sz w:val="22"/>
        </w:rPr>
        <w:t>Operations Research</w:t>
      </w:r>
      <w:r w:rsidRPr="0009181B">
        <w:rPr>
          <w:rFonts w:ascii="Calibri" w:hAnsi="Calibri"/>
          <w:noProof/>
          <w:sz w:val="22"/>
        </w:rPr>
        <w:t xml:space="preserve"> 1980;</w:t>
      </w:r>
      <w:r w:rsidRPr="0009181B">
        <w:rPr>
          <w:rFonts w:ascii="Calibri" w:hAnsi="Calibri"/>
          <w:b/>
          <w:bCs/>
          <w:noProof/>
          <w:sz w:val="22"/>
        </w:rPr>
        <w:t>28</w:t>
      </w:r>
      <w:r w:rsidRPr="0009181B">
        <w:rPr>
          <w:rFonts w:ascii="Calibri" w:hAnsi="Calibri"/>
          <w:noProof/>
          <w:sz w:val="22"/>
        </w:rPr>
        <w:t>:206–24.</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9 </w:t>
      </w:r>
      <w:r w:rsidRPr="0009181B">
        <w:rPr>
          <w:rFonts w:ascii="Calibri" w:hAnsi="Calibri"/>
          <w:noProof/>
          <w:sz w:val="22"/>
        </w:rPr>
        <w:tab/>
        <w:t>NICE. Guide to the methods of technology appraisal. NICE methods guide. 2008;:80.</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0 </w:t>
      </w:r>
      <w:r w:rsidRPr="0009181B">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1 </w:t>
      </w:r>
      <w:r w:rsidRPr="0009181B">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2 </w:t>
      </w:r>
      <w:r w:rsidRPr="0009181B">
        <w:rPr>
          <w:rFonts w:ascii="Calibri" w:hAnsi="Calibri"/>
          <w:noProof/>
          <w:sz w:val="22"/>
        </w:rPr>
        <w:tab/>
        <w:t xml:space="preserve">Simpson EL, Stevenson MD, Scope A, </w:t>
      </w:r>
      <w:r w:rsidRPr="0009181B">
        <w:rPr>
          <w:rFonts w:ascii="Calibri" w:hAnsi="Calibri"/>
          <w:i/>
          <w:iCs/>
          <w:noProof/>
          <w:sz w:val="22"/>
        </w:rPr>
        <w:t>et al.</w:t>
      </w:r>
      <w:r w:rsidRPr="0009181B">
        <w:rPr>
          <w:rFonts w:ascii="Calibri" w:hAnsi="Calibri"/>
          <w:noProof/>
          <w:sz w:val="22"/>
        </w:rPr>
        <w:t xml:space="preserve"> Echocardiography in newly diagnosed atrial fibrillation patients: a systematic review and economic evaluation. 2012. </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lastRenderedPageBreak/>
        <w:t xml:space="preserve">13 </w:t>
      </w:r>
      <w:r w:rsidRPr="0009181B">
        <w:rPr>
          <w:rFonts w:ascii="Calibri" w:hAnsi="Calibri"/>
          <w:noProof/>
          <w:sz w:val="22"/>
        </w:rPr>
        <w:tab/>
        <w:t xml:space="preserve">PVS TM-STF on. Medical aspects of the persistent vegetative state: second of two parts. </w:t>
      </w:r>
      <w:r w:rsidRPr="0009181B">
        <w:rPr>
          <w:rFonts w:ascii="Calibri" w:hAnsi="Calibri"/>
          <w:i/>
          <w:iCs/>
          <w:noProof/>
          <w:sz w:val="22"/>
        </w:rPr>
        <w:t>The New England Journal of Medicine</w:t>
      </w:r>
      <w:r w:rsidRPr="0009181B">
        <w:rPr>
          <w:rFonts w:ascii="Calibri" w:hAnsi="Calibri"/>
          <w:noProof/>
          <w:sz w:val="22"/>
        </w:rPr>
        <w:t xml:space="preserve"> 1994;</w:t>
      </w:r>
      <w:r w:rsidRPr="0009181B">
        <w:rPr>
          <w:rFonts w:ascii="Calibri" w:hAnsi="Calibri"/>
          <w:b/>
          <w:bCs/>
          <w:noProof/>
          <w:sz w:val="22"/>
        </w:rPr>
        <w:t>330</w:t>
      </w:r>
      <w:r w:rsidRPr="0009181B">
        <w:rPr>
          <w:rFonts w:ascii="Calibri" w:hAnsi="Calibri"/>
          <w:noProof/>
          <w:sz w:val="22"/>
        </w:rPr>
        <w:t>.http://www.nejm.org/doi/full/10.1056/NEJM199406023302206</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4 </w:t>
      </w:r>
      <w:r w:rsidRPr="0009181B">
        <w:rPr>
          <w:rFonts w:ascii="Calibri" w:hAnsi="Calibri"/>
          <w:noProof/>
          <w:sz w:val="22"/>
        </w:rPr>
        <w:tab/>
        <w:t xml:space="preserve">Eikelboom JW, Wallentin L, Connolly SJ, </w:t>
      </w:r>
      <w:r w:rsidRPr="0009181B">
        <w:rPr>
          <w:rFonts w:ascii="Calibri" w:hAnsi="Calibri"/>
          <w:i/>
          <w:iCs/>
          <w:noProof/>
          <w:sz w:val="22"/>
        </w:rPr>
        <w:t>et al.</w:t>
      </w:r>
      <w:r w:rsidRPr="0009181B">
        <w:rPr>
          <w:rFonts w:ascii="Calibri" w:hAnsi="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09181B">
        <w:rPr>
          <w:rFonts w:ascii="Calibri" w:hAnsi="Calibri"/>
          <w:i/>
          <w:iCs/>
          <w:noProof/>
          <w:sz w:val="22"/>
        </w:rPr>
        <w:t>Circulation</w:t>
      </w:r>
      <w:r w:rsidRPr="0009181B">
        <w:rPr>
          <w:rFonts w:ascii="Calibri" w:hAnsi="Calibri"/>
          <w:noProof/>
          <w:sz w:val="22"/>
        </w:rPr>
        <w:t xml:space="preserve"> 2011;</w:t>
      </w:r>
      <w:r w:rsidRPr="0009181B">
        <w:rPr>
          <w:rFonts w:ascii="Calibri" w:hAnsi="Calibri"/>
          <w:b/>
          <w:bCs/>
          <w:noProof/>
          <w:sz w:val="22"/>
        </w:rPr>
        <w:t>123</w:t>
      </w:r>
      <w:r w:rsidRPr="0009181B">
        <w:rPr>
          <w:rFonts w:ascii="Calibri" w:hAnsi="Calibri"/>
          <w:noProof/>
          <w:sz w:val="22"/>
        </w:rPr>
        <w:t>:2363–72.</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5 </w:t>
      </w:r>
      <w:r w:rsidRPr="0009181B">
        <w:rPr>
          <w:rFonts w:ascii="Calibri" w:hAnsi="Calibri"/>
          <w:noProof/>
          <w:sz w:val="22"/>
        </w:rPr>
        <w:tab/>
        <w:t xml:space="preserve">Drummond MF, Schulpher MJ, Torrance GW, </w:t>
      </w:r>
      <w:r w:rsidRPr="0009181B">
        <w:rPr>
          <w:rFonts w:ascii="Calibri" w:hAnsi="Calibri"/>
          <w:i/>
          <w:iCs/>
          <w:noProof/>
          <w:sz w:val="22"/>
        </w:rPr>
        <w:t>et al.</w:t>
      </w:r>
      <w:r w:rsidRPr="0009181B">
        <w:rPr>
          <w:rFonts w:ascii="Calibri" w:hAnsi="Calibri"/>
          <w:noProof/>
          <w:sz w:val="22"/>
        </w:rPr>
        <w:t xml:space="preserve"> </w:t>
      </w:r>
      <w:r w:rsidRPr="0009181B">
        <w:rPr>
          <w:rFonts w:ascii="Calibri" w:hAnsi="Calibri"/>
          <w:i/>
          <w:iCs/>
          <w:noProof/>
          <w:sz w:val="22"/>
        </w:rPr>
        <w:t>Methods for the Economic Evaluation of Health Care Programmes</w:t>
      </w:r>
      <w:r w:rsidRPr="0009181B">
        <w:rPr>
          <w:rFonts w:ascii="Calibri" w:hAnsi="Calibri"/>
          <w:noProof/>
          <w:sz w:val="22"/>
        </w:rPr>
        <w:t xml:space="preserve">. Third Edit. Oxford: : OUP 2005. </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6 </w:t>
      </w:r>
      <w:r w:rsidRPr="0009181B">
        <w:rPr>
          <w:rFonts w:ascii="Calibri" w:hAnsi="Calibri"/>
          <w:noProof/>
          <w:sz w:val="22"/>
        </w:rPr>
        <w:tab/>
        <w:t xml:space="preserve">Lip GY, Nieuwlaat R, Pisters R, </w:t>
      </w:r>
      <w:r w:rsidRPr="0009181B">
        <w:rPr>
          <w:rFonts w:ascii="Calibri" w:hAnsi="Calibri"/>
          <w:i/>
          <w:iCs/>
          <w:noProof/>
          <w:sz w:val="22"/>
        </w:rPr>
        <w:t>et al.</w:t>
      </w:r>
      <w:r w:rsidRPr="0009181B">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09181B">
        <w:rPr>
          <w:rFonts w:ascii="Calibri" w:hAnsi="Calibri"/>
          <w:i/>
          <w:iCs/>
          <w:noProof/>
          <w:sz w:val="22"/>
        </w:rPr>
        <w:t>Chest</w:t>
      </w:r>
      <w:r w:rsidRPr="0009181B">
        <w:rPr>
          <w:rFonts w:ascii="Calibri" w:hAnsi="Calibri"/>
          <w:noProof/>
          <w:sz w:val="22"/>
        </w:rPr>
        <w:t xml:space="preserve"> 2010;</w:t>
      </w:r>
      <w:r w:rsidRPr="0009181B">
        <w:rPr>
          <w:rFonts w:ascii="Calibri" w:hAnsi="Calibri"/>
          <w:b/>
          <w:bCs/>
          <w:noProof/>
          <w:sz w:val="22"/>
        </w:rPr>
        <w:t>137</w:t>
      </w:r>
      <w:r w:rsidRPr="0009181B">
        <w:rPr>
          <w:rFonts w:ascii="Calibri" w:hAnsi="Calibri"/>
          <w:noProof/>
          <w:sz w:val="22"/>
        </w:rPr>
        <w:t>:263–72.</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7 </w:t>
      </w:r>
      <w:r w:rsidRPr="0009181B">
        <w:rPr>
          <w:rFonts w:ascii="Calibri" w:hAnsi="Calibri"/>
          <w:noProof/>
          <w:sz w:val="22"/>
        </w:rPr>
        <w:tab/>
        <w:t xml:space="preserve">Olesen JB, Lip GYH, Hansen ML, </w:t>
      </w:r>
      <w:r w:rsidRPr="0009181B">
        <w:rPr>
          <w:rFonts w:ascii="Calibri" w:hAnsi="Calibri"/>
          <w:i/>
          <w:iCs/>
          <w:noProof/>
          <w:sz w:val="22"/>
        </w:rPr>
        <w:t>et al.</w:t>
      </w:r>
      <w:r w:rsidRPr="0009181B">
        <w:rPr>
          <w:rFonts w:ascii="Calibri" w:hAnsi="Calibri"/>
          <w:noProof/>
          <w:sz w:val="22"/>
        </w:rPr>
        <w:t xml:space="preserve"> Validation of risk stratification schemes for predicting stroke and thromboembolism in patients with atrial fibrillation: nationwide cohort study. </w:t>
      </w:r>
      <w:r w:rsidRPr="0009181B">
        <w:rPr>
          <w:rFonts w:ascii="Calibri" w:hAnsi="Calibri"/>
          <w:i/>
          <w:iCs/>
          <w:noProof/>
          <w:sz w:val="22"/>
        </w:rPr>
        <w:t>BMJ</w:t>
      </w:r>
      <w:r w:rsidRPr="0009181B">
        <w:rPr>
          <w:rFonts w:ascii="Calibri" w:hAnsi="Calibri"/>
          <w:noProof/>
          <w:sz w:val="22"/>
        </w:rPr>
        <w:t xml:space="preserve"> 2011;</w:t>
      </w:r>
      <w:r w:rsidRPr="0009181B">
        <w:rPr>
          <w:rFonts w:ascii="Calibri" w:hAnsi="Calibri"/>
          <w:b/>
          <w:bCs/>
          <w:noProof/>
          <w:sz w:val="22"/>
        </w:rPr>
        <w:t>342</w:t>
      </w:r>
      <w:r w:rsidRPr="0009181B">
        <w:rPr>
          <w:rFonts w:ascii="Calibri" w:hAnsi="Calibri"/>
          <w:noProof/>
          <w:sz w:val="22"/>
        </w:rPr>
        <w:t>:d124–d124.</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8 </w:t>
      </w:r>
      <w:r w:rsidRPr="0009181B">
        <w:rPr>
          <w:rFonts w:ascii="Calibri" w:hAnsi="Calibri"/>
          <w:noProof/>
          <w:sz w:val="22"/>
        </w:rPr>
        <w:tab/>
        <w:t>ONS. Interim Life Tables. 2011;</w:t>
      </w:r>
      <w:r w:rsidRPr="0009181B">
        <w:rPr>
          <w:rFonts w:ascii="Calibri" w:hAnsi="Calibri"/>
          <w:b/>
          <w:bCs/>
          <w:noProof/>
          <w:sz w:val="22"/>
        </w:rPr>
        <w:t>2012</w:t>
      </w:r>
      <w:r w:rsidRPr="0009181B">
        <w:rPr>
          <w:rFonts w:ascii="Calibri" w:hAnsi="Calibri"/>
          <w:noProof/>
          <w:sz w:val="22"/>
        </w:rPr>
        <w:t>.http://www.ons.gov.uk/ons/taxonomy/index.html?nscl=Interim+Life+Tables</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19 </w:t>
      </w:r>
      <w:r w:rsidRPr="0009181B">
        <w:rPr>
          <w:rFonts w:ascii="Calibri" w:hAnsi="Calibri"/>
          <w:noProof/>
          <w:sz w:val="22"/>
        </w:rPr>
        <w:tab/>
        <w:t>DoH. NHS Reference Costs 2009-2010. 2011;</w:t>
      </w:r>
      <w:r w:rsidRPr="0009181B">
        <w:rPr>
          <w:rFonts w:ascii="Calibri" w:hAnsi="Calibri"/>
          <w:b/>
          <w:bCs/>
          <w:noProof/>
          <w:sz w:val="22"/>
        </w:rPr>
        <w:t>2012</w:t>
      </w:r>
      <w:r w:rsidRPr="0009181B">
        <w:rPr>
          <w:rFonts w:ascii="Calibri" w:hAnsi="Calibri"/>
          <w:noProof/>
          <w:sz w:val="22"/>
        </w:rPr>
        <w:t>.http://www.dh.gov.uk/en/Publicationsandstatistics/Publications/PublicationsPolicyAndGuidance/DH_123459</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0 </w:t>
      </w:r>
      <w:r w:rsidRPr="0009181B">
        <w:rPr>
          <w:rFonts w:ascii="Calibri" w:hAnsi="Calibri"/>
          <w:noProof/>
          <w:sz w:val="22"/>
        </w:rPr>
        <w:tab/>
        <w:t xml:space="preserve">Lip GYH, Frison L, Halperin JL, </w:t>
      </w:r>
      <w:r w:rsidRPr="0009181B">
        <w:rPr>
          <w:rFonts w:ascii="Calibri" w:hAnsi="Calibri"/>
          <w:i/>
          <w:iCs/>
          <w:noProof/>
          <w:sz w:val="22"/>
        </w:rPr>
        <w:t>et al.</w:t>
      </w:r>
      <w:r w:rsidRPr="0009181B">
        <w:rPr>
          <w:rFonts w:ascii="Calibri" w:hAnsi="Calibri"/>
          <w:noProof/>
          <w:sz w:val="22"/>
        </w:rPr>
        <w:t xml:space="preserve"> Comparative validation of a novel risk score for predicting bleeding risk in anticoagulated patients with atrial fibrillation: the HAS-BLED (Hypertension, Abnormal Renal/Liver Function, Stroke, Bleeding History or Predisposition, Labile INR, Elderly, Drug. </w:t>
      </w:r>
      <w:r w:rsidRPr="0009181B">
        <w:rPr>
          <w:rFonts w:ascii="Calibri" w:hAnsi="Calibri"/>
          <w:i/>
          <w:iCs/>
          <w:noProof/>
          <w:sz w:val="22"/>
        </w:rPr>
        <w:t>Journal of the American College of Cardiology</w:t>
      </w:r>
      <w:r w:rsidRPr="0009181B">
        <w:rPr>
          <w:rFonts w:ascii="Calibri" w:hAnsi="Calibri"/>
          <w:noProof/>
          <w:sz w:val="22"/>
        </w:rPr>
        <w:t xml:space="preserve"> 2011;</w:t>
      </w:r>
      <w:r w:rsidRPr="0009181B">
        <w:rPr>
          <w:rFonts w:ascii="Calibri" w:hAnsi="Calibri"/>
          <w:b/>
          <w:bCs/>
          <w:noProof/>
          <w:sz w:val="22"/>
        </w:rPr>
        <w:t>57</w:t>
      </w:r>
      <w:r w:rsidRPr="0009181B">
        <w:rPr>
          <w:rFonts w:ascii="Calibri" w:hAnsi="Calibri"/>
          <w:noProof/>
          <w:sz w:val="22"/>
        </w:rPr>
        <w:t>:173–80.</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1 </w:t>
      </w:r>
      <w:r w:rsidRPr="0009181B">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09181B">
        <w:rPr>
          <w:rFonts w:ascii="Calibri" w:hAnsi="Calibri"/>
          <w:i/>
          <w:iCs/>
          <w:noProof/>
          <w:sz w:val="22"/>
        </w:rPr>
        <w:t>European heart journal</w:t>
      </w:r>
      <w:r w:rsidRPr="0009181B">
        <w:rPr>
          <w:rFonts w:ascii="Calibri" w:hAnsi="Calibri"/>
          <w:noProof/>
          <w:sz w:val="22"/>
        </w:rPr>
        <w:t xml:space="preserve"> Published Online First: 13 January 2012. doi:10.1093/eurheartj/ehr488</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2 </w:t>
      </w:r>
      <w:r w:rsidRPr="0009181B">
        <w:rPr>
          <w:rFonts w:ascii="Calibri" w:hAnsi="Calibri"/>
          <w:noProof/>
          <w:sz w:val="22"/>
        </w:rPr>
        <w:tab/>
        <w:t xml:space="preserve">Lip GYH, Edwards SJ. Stroke prevention with aspirin, warfarin and ximelagatran in patients with non-valvular atrial fibrillation: a systematic review and meta-analysis. </w:t>
      </w:r>
      <w:r w:rsidRPr="0009181B">
        <w:rPr>
          <w:rFonts w:ascii="Calibri" w:hAnsi="Calibri"/>
          <w:i/>
          <w:iCs/>
          <w:noProof/>
          <w:sz w:val="22"/>
        </w:rPr>
        <w:t>Thrombosis research</w:t>
      </w:r>
      <w:r w:rsidRPr="0009181B">
        <w:rPr>
          <w:rFonts w:ascii="Calibri" w:hAnsi="Calibri"/>
          <w:noProof/>
          <w:sz w:val="22"/>
        </w:rPr>
        <w:t xml:space="preserve"> 2006;</w:t>
      </w:r>
      <w:r w:rsidRPr="0009181B">
        <w:rPr>
          <w:rFonts w:ascii="Calibri" w:hAnsi="Calibri"/>
          <w:b/>
          <w:bCs/>
          <w:noProof/>
          <w:sz w:val="22"/>
        </w:rPr>
        <w:t>118</w:t>
      </w:r>
      <w:r w:rsidRPr="0009181B">
        <w:rPr>
          <w:rFonts w:ascii="Calibri" w:hAnsi="Calibri"/>
          <w:noProof/>
          <w:sz w:val="22"/>
        </w:rPr>
        <w:t>:321–33.</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3 </w:t>
      </w:r>
      <w:r w:rsidRPr="0009181B">
        <w:rPr>
          <w:rFonts w:ascii="Calibri" w:hAnsi="Calibri"/>
          <w:noProof/>
          <w:sz w:val="22"/>
        </w:rPr>
        <w:tab/>
        <w:t xml:space="preserve">Patel MR, Mahaffey KW, Garg J, </w:t>
      </w:r>
      <w:r w:rsidRPr="0009181B">
        <w:rPr>
          <w:rFonts w:ascii="Calibri" w:hAnsi="Calibri"/>
          <w:i/>
          <w:iCs/>
          <w:noProof/>
          <w:sz w:val="22"/>
        </w:rPr>
        <w:t>et al.</w:t>
      </w:r>
      <w:r w:rsidRPr="0009181B">
        <w:rPr>
          <w:rFonts w:ascii="Calibri" w:hAnsi="Calibri"/>
          <w:noProof/>
          <w:sz w:val="22"/>
        </w:rPr>
        <w:t xml:space="preserve"> Rivaroxaban versus Warfarin in Nonvalvular Atrial Fibrillation. </w:t>
      </w:r>
      <w:r w:rsidRPr="0009181B">
        <w:rPr>
          <w:rFonts w:ascii="Calibri" w:hAnsi="Calibri"/>
          <w:i/>
          <w:iCs/>
          <w:noProof/>
          <w:sz w:val="22"/>
        </w:rPr>
        <w:t>New England Journal of Medicine</w:t>
      </w:r>
      <w:r w:rsidRPr="0009181B">
        <w:rPr>
          <w:rFonts w:ascii="Calibri" w:hAnsi="Calibri"/>
          <w:noProof/>
          <w:sz w:val="22"/>
        </w:rPr>
        <w:t xml:space="preserve"> 2011;</w:t>
      </w:r>
      <w:r w:rsidRPr="0009181B">
        <w:rPr>
          <w:rFonts w:ascii="Calibri" w:hAnsi="Calibri"/>
          <w:b/>
          <w:bCs/>
          <w:noProof/>
          <w:sz w:val="22"/>
        </w:rPr>
        <w:t>365</w:t>
      </w:r>
      <w:r w:rsidRPr="0009181B">
        <w:rPr>
          <w:rFonts w:ascii="Calibri" w:hAnsi="Calibri"/>
          <w:noProof/>
          <w:sz w:val="22"/>
        </w:rPr>
        <w:t>:883–91.</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4 </w:t>
      </w:r>
      <w:r w:rsidRPr="0009181B">
        <w:rPr>
          <w:rFonts w:ascii="Calibri" w:hAnsi="Calibri"/>
          <w:noProof/>
          <w:sz w:val="22"/>
        </w:rPr>
        <w:tab/>
        <w:t xml:space="preserve">Rivero-Arias O, Ouellet M, Gray A, </w:t>
      </w:r>
      <w:r w:rsidRPr="0009181B">
        <w:rPr>
          <w:rFonts w:ascii="Calibri" w:hAnsi="Calibri"/>
          <w:i/>
          <w:iCs/>
          <w:noProof/>
          <w:sz w:val="22"/>
        </w:rPr>
        <w:t>et al.</w:t>
      </w:r>
      <w:r w:rsidRPr="0009181B">
        <w:rPr>
          <w:rFonts w:ascii="Calibri" w:hAnsi="Calibri"/>
          <w:noProof/>
          <w:sz w:val="22"/>
        </w:rPr>
        <w:t xml:space="preserve"> Mapping the Modified Rankin Scale (mRS) Measurement into the Generic EuroQol (EQ-5D) Health Outcome. </w:t>
      </w:r>
      <w:r w:rsidRPr="0009181B">
        <w:rPr>
          <w:rFonts w:ascii="Calibri" w:hAnsi="Calibri"/>
          <w:i/>
          <w:iCs/>
          <w:noProof/>
          <w:sz w:val="22"/>
        </w:rPr>
        <w:t>Medical Decision Making</w:t>
      </w:r>
      <w:r w:rsidRPr="0009181B">
        <w:rPr>
          <w:rFonts w:ascii="Calibri" w:hAnsi="Calibri"/>
          <w:noProof/>
          <w:sz w:val="22"/>
        </w:rPr>
        <w:t xml:space="preserve"> 2010;</w:t>
      </w:r>
      <w:r w:rsidRPr="0009181B">
        <w:rPr>
          <w:rFonts w:ascii="Calibri" w:hAnsi="Calibri"/>
          <w:b/>
          <w:bCs/>
          <w:noProof/>
          <w:sz w:val="22"/>
        </w:rPr>
        <w:t>30</w:t>
      </w:r>
      <w:r w:rsidRPr="0009181B">
        <w:rPr>
          <w:rFonts w:ascii="Calibri" w:hAnsi="Calibri"/>
          <w:noProof/>
          <w:sz w:val="22"/>
        </w:rPr>
        <w:t>:341–54.</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5 </w:t>
      </w:r>
      <w:r w:rsidRPr="0009181B">
        <w:rPr>
          <w:rFonts w:ascii="Calibri" w:hAnsi="Calibri"/>
          <w:noProof/>
          <w:sz w:val="22"/>
        </w:rPr>
        <w:tab/>
        <w:t xml:space="preserve">Simpson EL, Stevenson MD, Rawdin A, </w:t>
      </w:r>
      <w:r w:rsidRPr="0009181B">
        <w:rPr>
          <w:rFonts w:ascii="Calibri" w:hAnsi="Calibri"/>
          <w:i/>
          <w:iCs/>
          <w:noProof/>
          <w:sz w:val="22"/>
        </w:rPr>
        <w:t>et al.</w:t>
      </w:r>
      <w:r w:rsidRPr="0009181B">
        <w:rPr>
          <w:rFonts w:ascii="Calibri" w:hAnsi="Calibri"/>
          <w:noProof/>
          <w:sz w:val="22"/>
        </w:rPr>
        <w:t xml:space="preserve"> Thrombophilia testing in people with venous thromboembolism: systematic review and cost-effectiveness analysis. </w:t>
      </w:r>
      <w:r w:rsidRPr="0009181B">
        <w:rPr>
          <w:rFonts w:ascii="Calibri" w:hAnsi="Calibri"/>
          <w:i/>
          <w:iCs/>
          <w:noProof/>
          <w:sz w:val="22"/>
        </w:rPr>
        <w:t>Health Technology Assessment</w:t>
      </w:r>
      <w:r w:rsidRPr="0009181B">
        <w:rPr>
          <w:rFonts w:ascii="Calibri" w:hAnsi="Calibri"/>
          <w:noProof/>
          <w:sz w:val="22"/>
        </w:rPr>
        <w:t xml:space="preserve"> 2009;</w:t>
      </w:r>
      <w:r w:rsidRPr="0009181B">
        <w:rPr>
          <w:rFonts w:ascii="Calibri" w:hAnsi="Calibri"/>
          <w:b/>
          <w:bCs/>
          <w:noProof/>
          <w:sz w:val="22"/>
        </w:rPr>
        <w:t>13</w:t>
      </w:r>
      <w:r w:rsidRPr="0009181B">
        <w:rPr>
          <w:rFonts w:ascii="Calibri" w:hAnsi="Calibri"/>
          <w:noProof/>
          <w:sz w:val="22"/>
        </w:rPr>
        <w:t>. doi:10.3310/hta13020</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lastRenderedPageBreak/>
        <w:t xml:space="preserve">26 </w:t>
      </w:r>
      <w:r w:rsidRPr="0009181B">
        <w:rPr>
          <w:rFonts w:ascii="Calibri" w:hAnsi="Calibri"/>
          <w:noProof/>
          <w:sz w:val="22"/>
        </w:rPr>
        <w:tab/>
        <w:t xml:space="preserve">Ara R, Brazier JE. Populating an economic model with health state utility values: moving toward better practice. </w:t>
      </w:r>
      <w:r w:rsidRPr="0009181B">
        <w:rPr>
          <w:rFonts w:ascii="Calibri" w:hAnsi="Calibri"/>
          <w:i/>
          <w:iCs/>
          <w:noProof/>
          <w:sz w:val="22"/>
        </w:rPr>
        <w:t>Value in health : the journal of the International Society for Pharmacoeconomics and Outcomes Research</w:t>
      </w:r>
      <w:r w:rsidRPr="0009181B">
        <w:rPr>
          <w:rFonts w:ascii="Calibri" w:hAnsi="Calibri"/>
          <w:noProof/>
          <w:sz w:val="22"/>
        </w:rPr>
        <w:t xml:space="preserve"> 2010;</w:t>
      </w:r>
      <w:r w:rsidRPr="0009181B">
        <w:rPr>
          <w:rFonts w:ascii="Calibri" w:hAnsi="Calibri"/>
          <w:b/>
          <w:bCs/>
          <w:noProof/>
          <w:sz w:val="22"/>
        </w:rPr>
        <w:t>13</w:t>
      </w:r>
      <w:r w:rsidRPr="0009181B">
        <w:rPr>
          <w:rFonts w:ascii="Calibri" w:hAnsi="Calibri"/>
          <w:noProof/>
          <w:sz w:val="22"/>
        </w:rPr>
        <w:t>:509–18.</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7 </w:t>
      </w:r>
      <w:r w:rsidRPr="0009181B">
        <w:rPr>
          <w:rFonts w:ascii="Calibri" w:hAnsi="Calibri"/>
          <w:noProof/>
          <w:sz w:val="22"/>
        </w:rPr>
        <w:tab/>
        <w:t>NICE. Dabigatran etexilate for the prevention of stroke and systemic embolism in atrial fibrillation: Final appraisal determination. 2011;</w:t>
      </w:r>
      <w:r w:rsidRPr="0009181B">
        <w:rPr>
          <w:rFonts w:ascii="Calibri" w:hAnsi="Calibri"/>
          <w:b/>
          <w:bCs/>
          <w:noProof/>
          <w:sz w:val="22"/>
        </w:rPr>
        <w:t>2012</w:t>
      </w:r>
      <w:r w:rsidRPr="0009181B">
        <w:rPr>
          <w:rFonts w:ascii="Calibri" w:hAnsi="Calibri"/>
          <w:noProof/>
          <w:sz w:val="22"/>
        </w:rPr>
        <w:t>.http://www.nice.org.uk/nicemedia/live/12225/56899/56899.pdf</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8 </w:t>
      </w:r>
      <w:r w:rsidRPr="0009181B">
        <w:rPr>
          <w:rFonts w:ascii="Calibri" w:hAnsi="Calibri"/>
          <w:noProof/>
          <w:sz w:val="22"/>
        </w:rPr>
        <w:tab/>
        <w:t>Group LND. A briefing paper on Dabigatran and Rivaroxaban: What we know so far... 2012;</w:t>
      </w:r>
      <w:r w:rsidRPr="0009181B">
        <w:rPr>
          <w:rFonts w:ascii="Calibri" w:hAnsi="Calibri"/>
          <w:b/>
          <w:bCs/>
          <w:noProof/>
          <w:sz w:val="22"/>
        </w:rPr>
        <w:t>2012</w:t>
      </w:r>
      <w:r w:rsidRPr="0009181B">
        <w:rPr>
          <w:rFonts w:ascii="Calibri" w:hAnsi="Calibri"/>
          <w:noProof/>
          <w:sz w:val="22"/>
        </w:rPr>
        <w:t>.http://www.nelm.nhs.uk/en/NeLM-Area/Evidence/Drug-Specific-Reviews/A-briefing-paper-on-dabigatran-and-rivaroxaban/</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29 </w:t>
      </w:r>
      <w:r w:rsidRPr="0009181B">
        <w:rPr>
          <w:rFonts w:ascii="Calibri" w:hAnsi="Calibri"/>
          <w:noProof/>
          <w:sz w:val="22"/>
        </w:rPr>
        <w:tab/>
        <w:t>BNF. Warfarin. 2011;</w:t>
      </w:r>
      <w:r w:rsidRPr="0009181B">
        <w:rPr>
          <w:rFonts w:ascii="Calibri" w:hAnsi="Calibri"/>
          <w:b/>
          <w:bCs/>
          <w:noProof/>
          <w:sz w:val="22"/>
        </w:rPr>
        <w:t>2012</w:t>
      </w:r>
      <w:r w:rsidRPr="0009181B">
        <w:rPr>
          <w:rFonts w:ascii="Calibri" w:hAnsi="Calibri"/>
          <w:noProof/>
          <w:sz w:val="22"/>
        </w:rPr>
        <w:t>.https://mail.google.com/mail/u/1/#inbox/134f06255f3f63de</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30 </w:t>
      </w:r>
      <w:r w:rsidRPr="0009181B">
        <w:rPr>
          <w:rFonts w:ascii="Calibri" w:hAnsi="Calibri"/>
          <w:noProof/>
          <w:sz w:val="22"/>
        </w:rPr>
        <w:tab/>
        <w:t xml:space="preserve">Sandercock P, Berge E, Dennis M, </w:t>
      </w:r>
      <w:r w:rsidRPr="0009181B">
        <w:rPr>
          <w:rFonts w:ascii="Calibri" w:hAnsi="Calibri"/>
          <w:i/>
          <w:iCs/>
          <w:noProof/>
          <w:sz w:val="22"/>
        </w:rPr>
        <w:t>et al.</w:t>
      </w:r>
      <w:r w:rsidRPr="0009181B">
        <w:rPr>
          <w:rFonts w:ascii="Calibri" w:hAnsi="Calibri"/>
          <w:noProof/>
          <w:sz w:val="22"/>
        </w:rPr>
        <w:t xml:space="preserve"> A systematic review of the effectiveness, cost-effectiveness and barriers to implementation of thrombolytic and neuroprotective therapy for acute ischaemic stroke in the NHS. </w:t>
      </w:r>
      <w:r w:rsidRPr="0009181B">
        <w:rPr>
          <w:rFonts w:ascii="Calibri" w:hAnsi="Calibri"/>
          <w:i/>
          <w:iCs/>
          <w:noProof/>
          <w:sz w:val="22"/>
        </w:rPr>
        <w:t>Health Technology Assessment</w:t>
      </w:r>
      <w:r w:rsidRPr="0009181B">
        <w:rPr>
          <w:rFonts w:ascii="Calibri" w:hAnsi="Calibri"/>
          <w:noProof/>
          <w:sz w:val="22"/>
        </w:rPr>
        <w:t xml:space="preserve"> 2002;</w:t>
      </w:r>
      <w:r w:rsidRPr="0009181B">
        <w:rPr>
          <w:rFonts w:ascii="Calibri" w:hAnsi="Calibri"/>
          <w:b/>
          <w:bCs/>
          <w:noProof/>
          <w:sz w:val="22"/>
        </w:rPr>
        <w:t>6</w:t>
      </w:r>
      <w:r w:rsidRPr="0009181B">
        <w:rPr>
          <w:rFonts w:ascii="Calibri" w:hAnsi="Calibri"/>
          <w:noProof/>
          <w:sz w:val="22"/>
        </w:rPr>
        <w:t>.</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31 </w:t>
      </w:r>
      <w:r w:rsidRPr="0009181B">
        <w:rPr>
          <w:rFonts w:ascii="Calibri" w:hAnsi="Calibri"/>
          <w:noProof/>
          <w:sz w:val="22"/>
        </w:rPr>
        <w:tab/>
        <w:t>NHS. National Stroke Strategy Impact Assessment. 2007;</w:t>
      </w:r>
      <w:r w:rsidRPr="0009181B">
        <w:rPr>
          <w:rFonts w:ascii="Calibri" w:hAnsi="Calibri"/>
          <w:b/>
          <w:bCs/>
          <w:noProof/>
          <w:sz w:val="22"/>
        </w:rPr>
        <w:t>2012</w:t>
      </w:r>
      <w:r w:rsidRPr="0009181B">
        <w:rPr>
          <w:rFonts w:ascii="Calibri" w:hAnsi="Calibri"/>
          <w:noProof/>
          <w:sz w:val="22"/>
        </w:rPr>
        <w:t>.http://www.dh.gov.uk/prod_consum_dh/groups/dh_digitalassets/documents/digitalasset/dh_081054.pdf</w:t>
      </w:r>
    </w:p>
    <w:p w:rsidR="0009181B" w:rsidRPr="0009181B" w:rsidRDefault="0009181B">
      <w:pPr>
        <w:pStyle w:val="NormalWeb"/>
        <w:ind w:left="640" w:hanging="640"/>
        <w:divId w:val="551624515"/>
        <w:rPr>
          <w:rFonts w:ascii="Calibri" w:hAnsi="Calibri"/>
          <w:noProof/>
          <w:sz w:val="22"/>
        </w:rPr>
      </w:pPr>
      <w:r w:rsidRPr="0009181B">
        <w:rPr>
          <w:rFonts w:ascii="Calibri" w:hAnsi="Calibri"/>
          <w:noProof/>
          <w:sz w:val="22"/>
        </w:rPr>
        <w:t xml:space="preserve">32 </w:t>
      </w:r>
      <w:r w:rsidRPr="0009181B">
        <w:rPr>
          <w:rFonts w:ascii="Calibri" w:hAnsi="Calibri"/>
          <w:noProof/>
          <w:sz w:val="22"/>
        </w:rPr>
        <w:tab/>
        <w:t xml:space="preserve">Curtis L. Unit Costs of Health and Social Care 2010. Kent: 2010. </w:t>
      </w:r>
    </w:p>
    <w:p w:rsidR="00834F71" w:rsidRPr="00532F44" w:rsidRDefault="002F05E5" w:rsidP="0009181B">
      <w:pPr>
        <w:pStyle w:val="NormalWeb"/>
        <w:ind w:left="640" w:hanging="640"/>
        <w:divId w:val="1152408798"/>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3B36C5" w:rsidP="00834F71">
      <w:pPr>
        <w:divId w:val="1548566716"/>
      </w:pPr>
      <w:r>
        <w:rPr>
          <w:noProof/>
          <w:lang w:val="en-GB" w:eastAsia="en-GB" w:bidi="ar-SA"/>
        </w:rPr>
        <w:lastRenderedPageBreak/>
        <w:drawing>
          <wp:inline distT="0" distB="0" distL="0" distR="0" wp14:anchorId="5D2FCCA8" wp14:editId="0DCB2918">
            <wp:extent cx="8858250" cy="3705225"/>
            <wp:effectExtent l="0" t="0" r="0" b="0"/>
            <wp:docPr id="5" name="Picture 5" descr="X:\BMJ Echo AF Manuscript\Conceptual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Conceptual model.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58250" cy="3705225"/>
                    </a:xfrm>
                    <a:prstGeom prst="rect">
                      <a:avLst/>
                    </a:prstGeom>
                    <a:noFill/>
                    <a:ln>
                      <a:noFill/>
                    </a:ln>
                  </pic:spPr>
                </pic:pic>
              </a:graphicData>
            </a:graphic>
          </wp:inline>
        </w:drawing>
      </w:r>
    </w:p>
    <w:p w:rsidR="00834F71" w:rsidRPr="00532F44" w:rsidRDefault="00834F71" w:rsidP="00834F71">
      <w:pPr>
        <w:pStyle w:val="Caption"/>
        <w:divId w:val="1548566716"/>
        <w:rPr>
          <w:color w:val="auto"/>
        </w:rPr>
      </w:pPr>
      <w:bookmarkStart w:id="120"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7A2563">
        <w:rPr>
          <w:noProof/>
          <w:color w:val="auto"/>
        </w:rPr>
        <w:t>1</w:t>
      </w:r>
      <w:r w:rsidR="002F05E5" w:rsidRPr="00532F44">
        <w:rPr>
          <w:noProof/>
          <w:color w:val="auto"/>
        </w:rPr>
        <w:fldChar w:fldCharType="end"/>
      </w:r>
      <w:bookmarkEnd w:id="120"/>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121" w:name="_Ref321227101"/>
      <w:r w:rsidRPr="00532F44">
        <w:rPr>
          <w:color w:val="auto"/>
        </w:rPr>
        <w:t xml:space="preserve">Table </w:t>
      </w:r>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1</w:t>
      </w:r>
      <w:r w:rsidR="00516779">
        <w:rPr>
          <w:color w:val="auto"/>
        </w:rPr>
        <w:fldChar w:fldCharType="end"/>
      </w:r>
      <w:bookmarkEnd w:id="121"/>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11590"/>
      </w:tblGrid>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132</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9</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2</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7</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7</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52</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74</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4</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39 569</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20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3</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7</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78</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7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0</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keepNext/>
                    <w:jc w:val="right"/>
                    <w:rPr>
                      <w:rFonts w:ascii="Times New Roman" w:eastAsia="Times New Roman" w:hAnsi="Times New Roman"/>
                    </w:rPr>
                  </w:pPr>
                  <w:r w:rsidRPr="0031099C">
                    <w:t>0.079</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3 10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9.97</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keepNext/>
                    <w:jc w:val="right"/>
                  </w:pPr>
                </w:p>
              </w:tc>
            </w:tr>
          </w:tbl>
          <w:p w:rsidR="007946CB" w:rsidRPr="0031099C" w:rsidRDefault="007946CB" w:rsidP="00EF4E89">
            <w:pPr>
              <w:pStyle w:val="Caption"/>
              <w:rPr>
                <w:color w:val="auto"/>
              </w:rPr>
            </w:pPr>
          </w:p>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r w:rsidRPr="0031099C">
              <w:t>W</w:t>
            </w:r>
            <w:r w:rsidR="007946CB" w:rsidRPr="0031099C">
              <w:t>arfarin</w:t>
            </w:r>
          </w:p>
        </w:tc>
      </w:tr>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60</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5</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4</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0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3</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55</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22 751</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5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4</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0</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01</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3 039</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9</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proofErr w:type="spellStart"/>
            <w:r w:rsidRPr="0031099C">
              <w:t>R</w:t>
            </w:r>
            <w:r w:rsidR="007946CB" w:rsidRPr="0031099C">
              <w:t>ivaroxaban</w:t>
            </w:r>
            <w:proofErr w:type="spellEnd"/>
          </w:p>
        </w:tc>
      </w:tr>
      <w:tr w:rsidR="007946CB" w:rsidRPr="0031099C" w:rsidTr="00CB6D0B">
        <w:tc>
          <w:tcPr>
            <w:tcW w:w="11590" w:type="dxa"/>
          </w:tcPr>
          <w:tbl>
            <w:tblPr>
              <w:tblStyle w:val="TableGrid"/>
              <w:tblW w:w="11335" w:type="dxa"/>
              <w:tblLook w:val="04A0" w:firstRow="1" w:lastRow="0" w:firstColumn="1" w:lastColumn="0" w:noHBand="0" w:noVBand="1"/>
            </w:tblPr>
            <w:tblGrid>
              <w:gridCol w:w="1267"/>
              <w:gridCol w:w="914"/>
              <w:gridCol w:w="848"/>
              <w:gridCol w:w="749"/>
              <w:gridCol w:w="759"/>
              <w:gridCol w:w="1194"/>
              <w:gridCol w:w="1337"/>
              <w:gridCol w:w="690"/>
              <w:gridCol w:w="738"/>
              <w:gridCol w:w="855"/>
              <w:gridCol w:w="850"/>
              <w:gridCol w:w="1134"/>
            </w:tblGrid>
            <w:tr w:rsidR="00CB6D0B" w:rsidRPr="0031099C" w:rsidTr="00CB6D0B">
              <w:tc>
                <w:tcPr>
                  <w:tcW w:w="2181"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59"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85</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2</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7</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0</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42</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12 314</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98</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4</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5</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7</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2 94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0.01</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7946CB" w:rsidP="00EF4E89">
            <w:pPr>
              <w:pStyle w:val="ListParagraph"/>
              <w:keepNext/>
              <w:numPr>
                <w:ilvl w:val="0"/>
                <w:numId w:val="19"/>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122" w:name="_Ref349294513"/>
      <w:bookmarkStart w:id="123" w:name="_Ref349291846"/>
      <w:r w:rsidRPr="00F309FB">
        <w:rPr>
          <w:color w:val="auto"/>
        </w:rPr>
        <w:t xml:space="preserve">Table </w:t>
      </w:r>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2</w:t>
      </w:r>
      <w:r w:rsidR="00516779">
        <w:rPr>
          <w:color w:val="auto"/>
        </w:rPr>
        <w:fldChar w:fldCharType="end"/>
      </w:r>
      <w:bookmarkEnd w:id="123"/>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w:t>
      </w:r>
      <w:proofErr w:type="spellStart"/>
      <w:r w:rsidRPr="00F309FB">
        <w:rPr>
          <w:color w:val="auto"/>
        </w:rPr>
        <w:t>rivaroxaban</w:t>
      </w:r>
      <w:proofErr w:type="spellEnd"/>
      <w:r w:rsidRPr="00F309FB">
        <w:rPr>
          <w:color w:val="auto"/>
        </w:rPr>
        <w:t xml:space="preserve">; c) </w:t>
      </w:r>
      <w:proofErr w:type="spellStart"/>
      <w:r w:rsidRPr="00F309FB">
        <w:rPr>
          <w:color w:val="auto"/>
        </w:rPr>
        <w:t>dabigatran</w:t>
      </w:r>
      <w:proofErr w:type="spellEnd"/>
      <w:r w:rsidRPr="00F309FB">
        <w:rPr>
          <w:color w:val="auto"/>
        </w:rPr>
        <w:t>. TTE: Transthoracic echocardiography</w:t>
      </w:r>
      <w:bookmarkEnd w:id="122"/>
      <w:r w:rsidR="00CB6D0B">
        <w:rPr>
          <w:color w:val="auto"/>
        </w:rPr>
        <w:t xml:space="preserve">; </w:t>
      </w:r>
      <w:r w:rsidR="00CB6D0B" w:rsidRPr="00F309FB">
        <w:rPr>
          <w:color w:val="auto"/>
        </w:rPr>
        <w:t>ICER: incremental cost effectiveness</w:t>
      </w:r>
      <w:r w:rsidR="00CB6D0B">
        <w:rPr>
          <w:color w:val="auto"/>
        </w:rPr>
        <w:t xml:space="preserve"> ratio (In £/QALY)</w:t>
      </w:r>
      <w:r w:rsidR="00CB6D0B" w:rsidRPr="00F309FB">
        <w:rPr>
          <w:color w:val="auto"/>
        </w:rPr>
        <w:t>.</w:t>
      </w:r>
      <w:r w:rsidR="00CB6D0B">
        <w:rPr>
          <w:color w:val="auto"/>
        </w:rPr>
        <w:t xml:space="preserve"> QALY: Quality adjusted life year</w:t>
      </w:r>
    </w:p>
    <w:p w:rsidR="007946CB" w:rsidRDefault="007946CB" w:rsidP="007946CB">
      <w:pPr>
        <w:spacing w:line="276" w:lineRule="auto"/>
        <w:jc w:val="left"/>
        <w:rPr>
          <w:lang w:val="en-GB"/>
        </w:rPr>
      </w:pPr>
    </w:p>
    <w:p w:rsidR="007946CB" w:rsidRDefault="007946CB" w:rsidP="007946CB">
      <w:pPr>
        <w:spacing w:line="276" w:lineRule="auto"/>
        <w:jc w:val="left"/>
        <w:rPr>
          <w:lang w:val="en-GB"/>
        </w:rPr>
      </w:pPr>
      <w:r>
        <w:rPr>
          <w:lang w:val="en-GB"/>
        </w:rPr>
        <w:br w:type="page"/>
      </w: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124" w:name="_Ref345417087"/>
      <w:bookmarkStart w:id="125"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007A2563">
        <w:rPr>
          <w:noProof/>
          <w:color w:val="auto"/>
        </w:rPr>
        <w:t>2</w:t>
      </w:r>
      <w:r w:rsidRPr="0031099C">
        <w:rPr>
          <w:color w:val="auto"/>
        </w:rPr>
        <w:fldChar w:fldCharType="end"/>
      </w:r>
      <w:bookmarkEnd w:id="124"/>
      <w:r w:rsidRPr="0031099C">
        <w:rPr>
          <w:color w:val="auto"/>
        </w:rPr>
        <w:t xml:space="preserve"> </w:t>
      </w:r>
      <w:bookmarkEnd w:id="125"/>
      <w:r w:rsidRPr="0031099C">
        <w:rPr>
          <w:color w:val="auto"/>
        </w:rPr>
        <w:t xml:space="preserve">Probabilistic sensitivity analysis (PSA) scatterplots of using transthoracic echocardiography to inform the decision whether to prescribe </w:t>
      </w:r>
      <w:proofErr w:type="gramStart"/>
      <w:r w:rsidRPr="0031099C">
        <w:rPr>
          <w:color w:val="auto"/>
        </w:rPr>
        <w:t>either warfarin</w:t>
      </w:r>
      <w:proofErr w:type="gramEnd"/>
      <w:r w:rsidRPr="0031099C">
        <w:rPr>
          <w:color w:val="auto"/>
        </w:rPr>
        <w:t xml:space="preserve">,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297"/>
      </w:tblGrid>
      <w:tr w:rsidR="009764E6" w:rsidRPr="0031099C" w:rsidTr="009764E6">
        <w:trPr>
          <w:divId w:val="1548566716"/>
        </w:trPr>
        <w:tc>
          <w:tcPr>
            <w:tcW w:w="4439" w:type="dxa"/>
          </w:tcPr>
          <w:p w:rsidR="009764E6" w:rsidRPr="0031099C" w:rsidRDefault="009329A8" w:rsidP="0046051B">
            <w:r>
              <w:rPr>
                <w:noProof/>
                <w:lang w:val="en-GB" w:eastAsia="en-GB"/>
              </w:rPr>
              <w:drawing>
                <wp:inline distT="0" distB="0" distL="0" distR="0" wp14:anchorId="45F442F4" wp14:editId="46B95E30">
                  <wp:extent cx="2609850" cy="2609850"/>
                  <wp:effectExtent l="0" t="0" r="0" b="0"/>
                  <wp:docPr id="22" name="Picture 22"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9850" cy="2609850"/>
                          </a:xfrm>
                          <a:prstGeom prst="rect">
                            <a:avLst/>
                          </a:prstGeom>
                          <a:noFill/>
                          <a:ln>
                            <a:noFill/>
                          </a:ln>
                        </pic:spPr>
                      </pic:pic>
                    </a:graphicData>
                  </a:graphic>
                </wp:inline>
              </w:drawing>
            </w:r>
          </w:p>
        </w:tc>
        <w:tc>
          <w:tcPr>
            <w:tcW w:w="5167" w:type="dxa"/>
          </w:tcPr>
          <w:p w:rsidR="009764E6" w:rsidRPr="0031099C" w:rsidRDefault="009329A8" w:rsidP="0046051B">
            <w:r>
              <w:rPr>
                <w:noProof/>
                <w:lang w:val="en-GB" w:eastAsia="en-GB"/>
              </w:rPr>
              <w:drawing>
                <wp:inline distT="0" distB="0" distL="0" distR="0" wp14:anchorId="505F1F38" wp14:editId="6C3D81A1">
                  <wp:extent cx="2657475" cy="2657475"/>
                  <wp:effectExtent l="0" t="0" r="9525" b="9525"/>
                  <wp:docPr id="23" name="Picture 23" descr="X:\BMJ Echo AF Manuscript\S8\scatter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BMJ Echo AF Manuscript\S8\scatter_R_65_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7475" cy="2657475"/>
                          </a:xfrm>
                          <a:prstGeom prst="rect">
                            <a:avLst/>
                          </a:prstGeom>
                          <a:noFill/>
                          <a:ln>
                            <a:noFill/>
                          </a:ln>
                        </pic:spPr>
                      </pic:pic>
                    </a:graphicData>
                  </a:graphic>
                </wp:inline>
              </w:drawing>
            </w:r>
          </w:p>
        </w:tc>
        <w:tc>
          <w:tcPr>
            <w:tcW w:w="4297" w:type="dxa"/>
          </w:tcPr>
          <w:p w:rsidR="009764E6" w:rsidRPr="0031099C" w:rsidRDefault="009329A8" w:rsidP="0046051B">
            <w:r>
              <w:rPr>
                <w:noProof/>
                <w:lang w:val="en-GB" w:eastAsia="en-GB"/>
              </w:rPr>
              <w:drawing>
                <wp:inline distT="0" distB="0" distL="0" distR="0" wp14:anchorId="0EA2F8F9" wp14:editId="1D36291F">
                  <wp:extent cx="2590800" cy="2590800"/>
                  <wp:effectExtent l="0" t="0" r="0" b="0"/>
                  <wp:docPr id="24" name="Picture 24" descr="X:\BMJ Echo AF Manuscript\S8\scatter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BMJ Echo AF Manuscript\S8\scatter_D_65_F.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0800" cy="2590800"/>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proofErr w:type="spellStart"/>
            <w:r>
              <w:t>rivaroxaban</w:t>
            </w:r>
            <w:proofErr w:type="spellEnd"/>
          </w:p>
        </w:tc>
        <w:tc>
          <w:tcPr>
            <w:tcW w:w="4297" w:type="dxa"/>
          </w:tcPr>
          <w:p w:rsidR="009764E6" w:rsidRPr="0031099C" w:rsidRDefault="009764E6" w:rsidP="0046051B">
            <w:pPr>
              <w:pStyle w:val="ListParagraph"/>
              <w:numPr>
                <w:ilvl w:val="0"/>
                <w:numId w:val="20"/>
              </w:numPr>
              <w:spacing w:line="240" w:lineRule="auto"/>
              <w:jc w:val="left"/>
            </w:pPr>
            <w:proofErr w:type="spellStart"/>
            <w:r>
              <w:t>dabigatran</w:t>
            </w:r>
            <w:proofErr w:type="spellEnd"/>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bookmarkStart w:id="126" w:name="_Ref335141468"/>
      <w:r w:rsidRPr="0031099C">
        <w:rPr>
          <w:color w:val="auto"/>
        </w:rPr>
        <w:lastRenderedPageBreak/>
        <w:t xml:space="preserve">Table </w:t>
      </w:r>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3</w:t>
      </w:r>
      <w:r w:rsidR="00516779">
        <w:rPr>
          <w:color w:val="auto"/>
        </w:rPr>
        <w:fldChar w:fldCharType="end"/>
      </w:r>
      <w:bookmarkEnd w:id="126"/>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27" w:name="_Ref335142114"/>
      <w:proofErr w:type="gramStart"/>
      <w:r w:rsidRPr="0031099C">
        <w:rPr>
          <w:color w:val="auto"/>
        </w:rPr>
        <w:lastRenderedPageBreak/>
        <w:t xml:space="preserve">Table </w:t>
      </w:r>
      <w:proofErr w:type="gramEnd"/>
      <w:r w:rsidR="00516779">
        <w:rPr>
          <w:color w:val="auto"/>
        </w:rPr>
        <w:fldChar w:fldCharType="begin"/>
      </w:r>
      <w:r w:rsidR="00516779">
        <w:rPr>
          <w:color w:val="auto"/>
        </w:rPr>
        <w:instrText xml:space="preserve"> SEQ Table \* ARABIC </w:instrText>
      </w:r>
      <w:r w:rsidR="00516779">
        <w:rPr>
          <w:color w:val="auto"/>
        </w:rPr>
        <w:fldChar w:fldCharType="separate"/>
      </w:r>
      <w:r w:rsidR="007A2563">
        <w:rPr>
          <w:noProof/>
          <w:color w:val="auto"/>
        </w:rPr>
        <w:t>4</w:t>
      </w:r>
      <w:r w:rsidR="00516779">
        <w:rPr>
          <w:color w:val="auto"/>
        </w:rPr>
        <w:fldChar w:fldCharType="end"/>
      </w:r>
      <w:bookmarkEnd w:id="127"/>
      <w:proofErr w:type="gramStart"/>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EF4E89" w:rsidRDefault="00EF4E89">
      <w:pPr>
        <w:spacing w:line="276" w:lineRule="auto"/>
        <w:jc w:val="left"/>
        <w:rPr>
          <w:lang w:val="en-GB"/>
        </w:rPr>
        <w:sectPr w:rsidR="00EF4E89" w:rsidSect="00EF4E89">
          <w:pgSz w:w="11906" w:h="16838"/>
          <w:pgMar w:top="1440" w:right="1440" w:bottom="1440" w:left="1440" w:header="709" w:footer="709" w:gutter="0"/>
          <w:cols w:space="708"/>
          <w:docGrid w:linePitch="360"/>
        </w:sectPr>
      </w:pPr>
    </w:p>
    <w:p w:rsidR="006E20FD" w:rsidRDefault="006E20FD" w:rsidP="00EF4E89">
      <w:pPr>
        <w:pStyle w:val="Heading1"/>
        <w:numPr>
          <w:ilvl w:val="0"/>
          <w:numId w:val="0"/>
        </w:numPr>
        <w:divId w:val="1548566716"/>
        <w:rPr>
          <w:lang w:val="en-GB"/>
        </w:rPr>
      </w:pPr>
      <w:del w:id="128" w:author="Jon Minton" w:date="2013-09-05T21:22:00Z">
        <w:r w:rsidRPr="0031099C" w:rsidDel="00AD0F91">
          <w:rPr>
            <w:lang w:val="en-GB"/>
          </w:rPr>
          <w:lastRenderedPageBreak/>
          <w:delText>Appendix</w:delText>
        </w:r>
      </w:del>
      <w:ins w:id="129" w:author="Jon Minton" w:date="2013-09-05T21:22:00Z">
        <w:r w:rsidR="00AD0F91" w:rsidRPr="0031099C">
          <w:rPr>
            <w:lang w:val="en-GB"/>
          </w:rPr>
          <w:t>Append</w:t>
        </w:r>
        <w:r w:rsidR="00AD0F91">
          <w:rPr>
            <w:lang w:val="en-GB"/>
          </w:rPr>
          <w:t>ices</w:t>
        </w:r>
      </w:ins>
    </w:p>
    <w:p w:rsidR="00EF4E89" w:rsidRDefault="00C2196C" w:rsidP="00EF4E89">
      <w:pPr>
        <w:pStyle w:val="Heading2"/>
        <w:numPr>
          <w:ilvl w:val="0"/>
          <w:numId w:val="0"/>
        </w:numPr>
        <w:divId w:val="1548566716"/>
        <w:rPr>
          <w:lang w:val="en-GB"/>
        </w:rPr>
      </w:pPr>
      <w:r>
        <w:rPr>
          <w:lang w:val="en-GB"/>
        </w:rPr>
        <w:t xml:space="preserve">Appendix </w:t>
      </w:r>
      <w:r w:rsidR="00EF4E89">
        <w:rPr>
          <w:lang w:val="en-GB"/>
        </w:rPr>
        <w:t>A: Parameters used in model</w:t>
      </w:r>
    </w:p>
    <w:tbl>
      <w:tblPr>
        <w:tblStyle w:val="TableGrid"/>
        <w:tblW w:w="0" w:type="auto"/>
        <w:tblLook w:val="04A0" w:firstRow="1" w:lastRow="0" w:firstColumn="1" w:lastColumn="0" w:noHBand="0" w:noVBand="1"/>
      </w:tblPr>
      <w:tblGrid>
        <w:gridCol w:w="1951"/>
        <w:gridCol w:w="3497"/>
        <w:gridCol w:w="4299"/>
        <w:gridCol w:w="3969"/>
      </w:tblGrid>
      <w:tr w:rsidR="00EF4E89" w:rsidRPr="00532F44" w:rsidTr="00EF4E89">
        <w:trPr>
          <w:divId w:val="1548566716"/>
        </w:trPr>
        <w:tc>
          <w:tcPr>
            <w:tcW w:w="1951" w:type="dxa"/>
            <w:tcBorders>
              <w:top w:val="nil"/>
              <w:left w:val="nil"/>
            </w:tcBorders>
          </w:tcPr>
          <w:p w:rsidR="00EF4E89" w:rsidRPr="00532F44" w:rsidRDefault="00EF4E89" w:rsidP="00EF4E89"/>
        </w:tc>
        <w:tc>
          <w:tcPr>
            <w:tcW w:w="3497" w:type="dxa"/>
          </w:tcPr>
          <w:p w:rsidR="00EF4E89" w:rsidRPr="00532F44" w:rsidRDefault="00EF4E89" w:rsidP="00EF4E89">
            <w:pPr>
              <w:rPr>
                <w:b/>
              </w:rPr>
            </w:pPr>
            <w:r w:rsidRPr="00532F44">
              <w:rPr>
                <w:b/>
              </w:rPr>
              <w:t>Category</w:t>
            </w:r>
          </w:p>
        </w:tc>
        <w:tc>
          <w:tcPr>
            <w:tcW w:w="4299" w:type="dxa"/>
          </w:tcPr>
          <w:p w:rsidR="00EF4E89" w:rsidRPr="00532F44" w:rsidRDefault="00EF4E89" w:rsidP="00EF4E89">
            <w:pPr>
              <w:rPr>
                <w:b/>
              </w:rPr>
            </w:pPr>
            <w:r w:rsidRPr="00532F44">
              <w:rPr>
                <w:b/>
              </w:rPr>
              <w:t>Description</w:t>
            </w:r>
          </w:p>
        </w:tc>
        <w:tc>
          <w:tcPr>
            <w:tcW w:w="3969" w:type="dxa"/>
          </w:tcPr>
          <w:p w:rsidR="00EF4E89" w:rsidRPr="00532F44" w:rsidRDefault="00EF4E89" w:rsidP="00EF4E89">
            <w:pPr>
              <w:rPr>
                <w:b/>
              </w:rPr>
            </w:pPr>
            <w:r w:rsidRPr="00532F44">
              <w:rPr>
                <w:b/>
              </w:rPr>
              <w:t>References</w:t>
            </w:r>
          </w:p>
        </w:tc>
      </w:tr>
      <w:tr w:rsidR="00EF4E89" w:rsidRPr="00532F44" w:rsidTr="00EF4E89">
        <w:trPr>
          <w:divId w:val="1548566716"/>
          <w:trHeight w:val="288"/>
        </w:trPr>
        <w:tc>
          <w:tcPr>
            <w:tcW w:w="1951" w:type="dxa"/>
            <w:vMerge w:val="restart"/>
          </w:tcPr>
          <w:p w:rsidR="00EF4E89" w:rsidRPr="00532F44" w:rsidRDefault="00EF4E89" w:rsidP="00EF4E89">
            <w:pPr>
              <w:rPr>
                <w:b/>
              </w:rPr>
            </w:pPr>
            <w:r w:rsidRPr="00532F44">
              <w:rPr>
                <w:b/>
              </w:rPr>
              <w:t>Risks/Probabilities</w:t>
            </w:r>
          </w:p>
        </w:tc>
        <w:tc>
          <w:tcPr>
            <w:tcW w:w="3497" w:type="dxa"/>
          </w:tcPr>
          <w:p w:rsidR="00EF4E89" w:rsidRPr="00532F44" w:rsidRDefault="00EF4E89" w:rsidP="00EF4E89">
            <w:r w:rsidRPr="00532F44">
              <w:t>Death from other causes</w:t>
            </w:r>
          </w:p>
        </w:tc>
        <w:tc>
          <w:tcPr>
            <w:tcW w:w="4299" w:type="dxa"/>
          </w:tcPr>
          <w:p w:rsidR="00EF4E89" w:rsidRPr="00532F44" w:rsidRDefault="00EF4E89" w:rsidP="00EF4E89">
            <w:r w:rsidRPr="00532F44">
              <w:t>Nonparametric</w:t>
            </w:r>
          </w:p>
        </w:tc>
        <w:tc>
          <w:tcPr>
            <w:tcW w:w="3969" w:type="dxa"/>
          </w:tcPr>
          <w:p w:rsidR="00EF4E89" w:rsidRPr="00532F44" w:rsidRDefault="00EF4E89" w:rsidP="00EF4E89">
            <w:r w:rsidRPr="00532F44">
              <w:t xml:space="preserve">UK </w:t>
            </w:r>
            <w:proofErr w:type="spellStart"/>
            <w:r w:rsidRPr="00532F44">
              <w:t>Lifetables</w:t>
            </w:r>
            <w:proofErr w:type="spellEnd"/>
            <w:r w:rsidRPr="00532F44">
              <w:t xml:space="preserve">.  </w:t>
            </w:r>
            <w:r w:rsidRPr="00532F44">
              <w:fldChar w:fldCharType="begin" w:fldLock="1"/>
            </w:r>
            <w:r w:rsidR="0009181B">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Pr="00532F44">
              <w:fldChar w:fldCharType="separate"/>
            </w:r>
            <w:r w:rsidR="0009181B" w:rsidRPr="0009181B">
              <w:rPr>
                <w:noProof/>
              </w:rPr>
              <w:t>[18]</w:t>
            </w:r>
            <w:r w:rsidRPr="00532F44">
              <w:fldChar w:fldCharType="end"/>
            </w:r>
          </w:p>
        </w:tc>
      </w:tr>
      <w:tr w:rsidR="00EF4E89" w:rsidRPr="00532F44" w:rsidTr="00EF4E89">
        <w:trPr>
          <w:divId w:val="1548566716"/>
          <w:trHeight w:val="964"/>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Sensitivity and Specificity of TTE in detecting ABN</w:t>
            </w:r>
          </w:p>
        </w:tc>
        <w:tc>
          <w:tcPr>
            <w:tcW w:w="4299" w:type="dxa"/>
          </w:tcPr>
          <w:p w:rsidR="00EF4E89" w:rsidRPr="00532F44" w:rsidRDefault="00EF4E89" w:rsidP="00EF4E89">
            <w:r w:rsidRPr="00532F44">
              <w:t xml:space="preserve">Jointly estimated from </w:t>
            </w:r>
            <w:proofErr w:type="spellStart"/>
            <w:r w:rsidRPr="00532F44">
              <w:t>Dirichlet</w:t>
            </w:r>
            <w:proofErr w:type="spellEnd"/>
            <w:r w:rsidRPr="00532F44">
              <w:t xml:space="preserve"> distribution </w:t>
            </w:r>
          </w:p>
          <w:p w:rsidR="00EF4E89" w:rsidRPr="00532F44" w:rsidRDefault="00EF4E89" w:rsidP="00EF4E89">
            <w:r w:rsidRPr="00532F44">
              <w:t xml:space="preserve">(FN, TP, TN, FP) = </w:t>
            </w:r>
          </w:p>
          <w:p w:rsidR="00EF4E89" w:rsidRPr="00532F44" w:rsidRDefault="00EF4E89" w:rsidP="00EF4E89">
            <w:r w:rsidRPr="00532F44">
              <w:t>(5, 87, 83, 159)</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rsidR="0009181B">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09181B">
              <w:rPr>
                <w:noProof/>
              </w:rPr>
              <w:t>[6]</w:t>
            </w:r>
            <w:r w:rsidRPr="00532F44">
              <w:fldChar w:fldCharType="end"/>
            </w:r>
          </w:p>
        </w:tc>
      </w:tr>
      <w:tr w:rsidR="00EF4E89" w:rsidRPr="00532F44" w:rsidTr="00EF4E89">
        <w:trPr>
          <w:divId w:val="1548566716"/>
          <w:trHeight w:val="1073"/>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Proportion of patients with ABN</w:t>
            </w:r>
          </w:p>
        </w:tc>
        <w:tc>
          <w:tcPr>
            <w:tcW w:w="4299" w:type="dxa"/>
          </w:tcPr>
          <w:p w:rsidR="00EF4E89" w:rsidRPr="00532F44" w:rsidRDefault="00EF4E89" w:rsidP="00EF4E89">
            <w:r w:rsidRPr="00532F44">
              <w:t>Beta(2.5, 22.5) for CHADS</w:t>
            </w:r>
            <w:r w:rsidRPr="00532F44">
              <w:rPr>
                <w:vertAlign w:val="subscript"/>
              </w:rPr>
              <w:t>2</w:t>
            </w:r>
          </w:p>
          <w:p w:rsidR="00EF4E89" w:rsidRPr="00532F44" w:rsidRDefault="00EF4E89" w:rsidP="00EF4E89">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F4E89" w:rsidRPr="00532F44" w:rsidRDefault="00EF4E89" w:rsidP="00EF4E89">
            <w:pPr>
              <w:jc w:val="left"/>
            </w:pPr>
            <w:r w:rsidRPr="00532F44">
              <w:t>(Both with prior of 0.5 added to both cell counts.)</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rsidR="0009181B">
              <w:instrText>ADDIN CSL_CITATION { "citationItems" : [ { "id" : "ITEM-1", "itemData" : { "DOI" : "eur272 [pii]\n10.1093/europace/eur272", "ISBN" : "1532-2092 (Electronic)\n1099-5129 (Linking)", "PMID" : "21868410",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09181B">
              <w:rPr>
                <w:noProof/>
              </w:rPr>
              <w:t>[6]</w:t>
            </w:r>
            <w:r w:rsidRPr="00532F44">
              <w:fldChar w:fldCharType="end"/>
            </w:r>
          </w:p>
        </w:tc>
      </w:tr>
      <w:tr w:rsidR="00EF4E89" w:rsidRPr="00532F44" w:rsidTr="00EF4E89">
        <w:trPr>
          <w:divId w:val="1548566716"/>
          <w:trHeight w:val="253"/>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Annual stroke risk by CHADS</w:t>
            </w:r>
            <w:r w:rsidRPr="00532F44">
              <w:rPr>
                <w:vertAlign w:val="subscript"/>
              </w:rPr>
              <w:t>2</w:t>
            </w:r>
            <w:r w:rsidRPr="00532F44">
              <w:t xml:space="preserve"> score</w:t>
            </w:r>
          </w:p>
        </w:tc>
        <w:tc>
          <w:tcPr>
            <w:tcW w:w="4299" w:type="dxa"/>
          </w:tcPr>
          <w:p w:rsidR="00EF4E89" w:rsidRDefault="00EF4E89" w:rsidP="00EF4E89">
            <w:pPr>
              <w:jc w:val="left"/>
            </w:pPr>
            <w:r>
              <w:t>Annual risks (95% Credible intervals) by CHADS</w:t>
            </w:r>
            <w:r w:rsidRPr="00CD6936">
              <w:rPr>
                <w:vertAlign w:val="subscript"/>
              </w:rPr>
              <w:t>2</w:t>
            </w:r>
            <w:r>
              <w:t xml:space="preserve"> were reported as follows: </w:t>
            </w:r>
          </w:p>
          <w:p w:rsidR="00EF4E89" w:rsidRDefault="00EF4E89" w:rsidP="00EF4E89">
            <w:pPr>
              <w:jc w:val="left"/>
            </w:pPr>
            <w:r>
              <w:t>0.6% (0.5% to 0.7%) for CHADS</w:t>
            </w:r>
            <w:r w:rsidRPr="00CD6936">
              <w:rPr>
                <w:vertAlign w:val="subscript"/>
              </w:rPr>
              <w:t>2</w:t>
            </w:r>
            <w:r>
              <w:t>=0</w:t>
            </w:r>
          </w:p>
          <w:p w:rsidR="00EF4E89" w:rsidRDefault="00EF4E89" w:rsidP="00EF4E89">
            <w:pPr>
              <w:jc w:val="left"/>
            </w:pPr>
            <w:r>
              <w:t>3.0% (2.9% to 3.2%) for CHADS</w:t>
            </w:r>
            <w:r w:rsidRPr="00CD6936">
              <w:rPr>
                <w:vertAlign w:val="subscript"/>
              </w:rPr>
              <w:t>2</w:t>
            </w:r>
            <w:r>
              <w:t>=1</w:t>
            </w:r>
          </w:p>
          <w:p w:rsidR="00EF4E89" w:rsidRDefault="00EF4E89" w:rsidP="00EF4E89">
            <w:pPr>
              <w:jc w:val="left"/>
            </w:pPr>
            <w:r>
              <w:t>4.2% (4.0% to 4.4%) for CHADS</w:t>
            </w:r>
            <w:r w:rsidRPr="00CD6936">
              <w:rPr>
                <w:vertAlign w:val="subscript"/>
              </w:rPr>
              <w:t>2</w:t>
            </w:r>
            <w:r>
              <w:t>=2</w:t>
            </w:r>
          </w:p>
          <w:p w:rsidR="00EF4E89" w:rsidRDefault="00EF4E89" w:rsidP="00EF4E89">
            <w:pPr>
              <w:jc w:val="left"/>
            </w:pPr>
            <w:r>
              <w:t>7.1% (6.7% to 7.5%) for CHADS</w:t>
            </w:r>
            <w:r w:rsidRPr="00CD6936">
              <w:rPr>
                <w:vertAlign w:val="subscript"/>
              </w:rPr>
              <w:t>2</w:t>
            </w:r>
            <w:r>
              <w:t>=3</w:t>
            </w:r>
          </w:p>
          <w:p w:rsidR="00EF4E89" w:rsidRPr="00532F44" w:rsidRDefault="00EF4E89" w:rsidP="00EF4E89">
            <w:pPr>
              <w:jc w:val="left"/>
            </w:pPr>
            <w:r>
              <w:t>11.1% (10.4% to 11.8%) for CHADS</w:t>
            </w:r>
            <w:r w:rsidRPr="00CD6936">
              <w:rPr>
                <w:vertAlign w:val="subscript"/>
              </w:rPr>
              <w:t>2</w:t>
            </w:r>
            <w:r>
              <w:t>=4</w:t>
            </w:r>
          </w:p>
        </w:tc>
        <w:tc>
          <w:tcPr>
            <w:tcW w:w="3969" w:type="dxa"/>
          </w:tcPr>
          <w:p w:rsidR="00EF4E89" w:rsidRPr="00532F44" w:rsidRDefault="00EF4E89" w:rsidP="00EF4E89">
            <w:proofErr w:type="spellStart"/>
            <w:r w:rsidRPr="00532F44">
              <w:t>Friberg</w:t>
            </w:r>
            <w:proofErr w:type="spellEnd"/>
            <w:r w:rsidRPr="00532F44">
              <w:t xml:space="preserve"> 2012</w:t>
            </w:r>
            <w:r w:rsidRPr="00532F44">
              <w:fldChar w:fldCharType="begin" w:fldLock="1"/>
            </w:r>
            <w:r w:rsidR="0009181B">
              <w:instrText>ADDIN CSL_CITATION { "citationItems" : [ { "id" : "ITEM-1", "itemData" : { "DOI" : "10.1093/eurheartj/ehr488", "ISSN" : "1522-9645", "PMID" : "22246443",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1]" }, "properties" : { "noteIndex" : 0 }, "schema" : "https://github.com/citation-style-language/schema/raw/master/csl-citation.json" }</w:instrText>
            </w:r>
            <w:r w:rsidRPr="00532F44">
              <w:fldChar w:fldCharType="separate"/>
            </w:r>
            <w:r w:rsidRPr="0009181B">
              <w:rPr>
                <w:noProof/>
              </w:rPr>
              <w:t>[21]</w:t>
            </w:r>
            <w:r w:rsidRPr="00532F44">
              <w:fldChar w:fldCharType="end"/>
            </w:r>
          </w:p>
        </w:tc>
      </w:tr>
      <w:tr w:rsidR="00EF4E89" w:rsidRPr="00532F44" w:rsidTr="00EF4E89">
        <w:trPr>
          <w:divId w:val="1548566716"/>
          <w:trHeight w:val="287"/>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 xml:space="preserve">Annual stroke risk in those with ABN </w:t>
            </w:r>
          </w:p>
        </w:tc>
        <w:tc>
          <w:tcPr>
            <w:tcW w:w="4299" w:type="dxa"/>
          </w:tcPr>
          <w:p w:rsidR="00EF4E89" w:rsidRPr="00532F44" w:rsidRDefault="00EF4E89" w:rsidP="008C662C">
            <w:pPr>
              <w:jc w:val="left"/>
            </w:pPr>
            <w:r>
              <w:t xml:space="preserve">In the initial study four out of 50 patients with identified ABN had a stroke. This was used to produce a mean stroke rate of 8.0% and bootstrapped 95% </w:t>
            </w:r>
            <w:proofErr w:type="spellStart"/>
            <w:r>
              <w:t>CrIs</w:t>
            </w:r>
            <w:proofErr w:type="spellEnd"/>
            <w:r>
              <w:t xml:space="preserve"> of 7.2% to 8.2%</w:t>
            </w:r>
          </w:p>
        </w:tc>
        <w:tc>
          <w:tcPr>
            <w:tcW w:w="3969" w:type="dxa"/>
          </w:tcPr>
          <w:p w:rsidR="00EF4E89" w:rsidRPr="00532F44" w:rsidRDefault="00EF4E89" w:rsidP="00EF4E89">
            <w:r>
              <w:t>Stroke Prevention 1988</w:t>
            </w:r>
            <w:r w:rsidRPr="00532F44">
              <w:t xml:space="preserve"> </w:t>
            </w:r>
            <w:r w:rsidRPr="00532F44">
              <w:fldChar w:fldCharType="begin" w:fldLock="1"/>
            </w:r>
            <w:r w:rsidR="0009181B">
              <w:instrText>ADDIN CSL_CITATION { "citationItems" : [ { "id" : "ITEM-1", "itemData" : { "ISBN" : "0003-4819 (Print)\n0003-4819 (Linking)", "PMID" : "9537937",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w:instrText>
            </w:r>
            <w:r w:rsidRPr="00532F44">
              <w:fldChar w:fldCharType="separate"/>
            </w:r>
            <w:r w:rsidRPr="0009181B">
              <w:rPr>
                <w:noProof/>
              </w:rPr>
              <w:t>[5]</w:t>
            </w:r>
            <w:r w:rsidRPr="00532F44">
              <w:fldChar w:fldCharType="end"/>
            </w:r>
          </w:p>
        </w:tc>
      </w:tr>
      <w:tr w:rsidR="00EF4E89" w:rsidRPr="00532F44" w:rsidTr="00EF4E89">
        <w:trPr>
          <w:divId w:val="1548566716"/>
          <w:trHeight w:val="1317"/>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Relative risk (RR) of stroke in patients receiving </w:t>
            </w:r>
            <w:proofErr w:type="spellStart"/>
            <w:r w:rsidRPr="00532F44">
              <w:t>dabigatran</w:t>
            </w:r>
            <w:proofErr w:type="spellEnd"/>
            <w:r>
              <w:t>.</w:t>
            </w:r>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dabigatran</w:t>
            </w:r>
            <w:proofErr w:type="spellEnd"/>
            <w:r>
              <w:rPr>
                <w:lang w:val="en-GB"/>
              </w:rPr>
              <w:t xml:space="preserve"> vs. warfarin: 0.66 (0.53 to 0.82)</w:t>
            </w:r>
          </w:p>
          <w:p w:rsidR="00EF4E89" w:rsidRPr="004C3BA6" w:rsidRDefault="00EF4E89" w:rsidP="00EF4E89">
            <w:pPr>
              <w:jc w:val="left"/>
              <w:rPr>
                <w:lang w:val="en-GB"/>
              </w:rPr>
            </w:pPr>
            <w:r>
              <w:rPr>
                <w:lang w:val="en-GB"/>
              </w:rPr>
              <w:t xml:space="preserve">Derived RR </w:t>
            </w:r>
            <w:proofErr w:type="spellStart"/>
            <w:r>
              <w:rPr>
                <w:lang w:val="en-GB"/>
              </w:rPr>
              <w:t>dabigatran</w:t>
            </w:r>
            <w:proofErr w:type="spellEnd"/>
            <w:r>
              <w:rPr>
                <w:lang w:val="en-GB"/>
              </w:rPr>
              <w:t xml:space="preserve"> vs. placebo: 0.22 (0.15 to 0.32)</w:t>
            </w:r>
          </w:p>
        </w:tc>
        <w:tc>
          <w:tcPr>
            <w:tcW w:w="3969" w:type="dxa"/>
          </w:tcPr>
          <w:p w:rsidR="00EF4E89" w:rsidRPr="00532F44" w:rsidRDefault="00EF4E89" w:rsidP="00EF4E89">
            <w:r w:rsidRPr="00532F44">
              <w:t xml:space="preserve">Lip et al 2006 for RR of warfarin compared with placebo </w:t>
            </w:r>
            <w:r w:rsidRPr="00532F44">
              <w:fldChar w:fldCharType="begin" w:fldLock="1"/>
            </w:r>
            <w:r w:rsidR="0009181B">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p w:rsidR="00EF4E89" w:rsidRPr="00532F44" w:rsidRDefault="00EF4E89" w:rsidP="00EF4E89">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Pr="00532F44">
              <w:fldChar w:fldCharType="begin" w:fldLock="1"/>
            </w:r>
            <w:r w:rsidR="0009181B">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tc>
      </w:tr>
      <w:tr w:rsidR="00EF4E89" w:rsidRPr="00532F44" w:rsidTr="00EF4E89">
        <w:trPr>
          <w:divId w:val="1548566716"/>
          <w:trHeight w:val="710"/>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Annual major bleeding risk for patients receiving </w:t>
            </w:r>
            <w:proofErr w:type="spellStart"/>
            <w:r w:rsidRPr="00532F44">
              <w:t>dabigatran</w:t>
            </w:r>
            <w:proofErr w:type="spellEnd"/>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w:t>
            </w:r>
            <w:r>
              <w:lastRenderedPageBreak/>
              <w:t xml:space="preserve">(95% </w:t>
            </w:r>
            <w:proofErr w:type="spellStart"/>
            <w:r>
              <w:t>CrIs</w:t>
            </w:r>
            <w:proofErr w:type="spellEnd"/>
            <w:r>
              <w:t>) are as follows:</w:t>
            </w:r>
          </w:p>
          <w:p w:rsidR="00EF4E89" w:rsidRDefault="00EF4E89" w:rsidP="00EF4E89">
            <w:pPr>
              <w:jc w:val="left"/>
            </w:pPr>
            <w:r>
              <w:t>Under 75: 2.1% (1.7 to 2.6%)</w:t>
            </w:r>
          </w:p>
          <w:p w:rsidR="00EF4E89" w:rsidRPr="00532F44" w:rsidRDefault="00EF4E89" w:rsidP="00EF4E89">
            <w:pPr>
              <w:jc w:val="left"/>
            </w:pPr>
            <w:r>
              <w:t>75 and older: 5.1% (4.2% to 6.0%)</w:t>
            </w:r>
          </w:p>
        </w:tc>
        <w:tc>
          <w:tcPr>
            <w:tcW w:w="3969" w:type="dxa"/>
          </w:tcPr>
          <w:p w:rsidR="00EF4E89" w:rsidRPr="00532F44" w:rsidRDefault="00EF4E89" w:rsidP="00EF4E89">
            <w:proofErr w:type="spellStart"/>
            <w:r w:rsidRPr="00532F44">
              <w:lastRenderedPageBreak/>
              <w:t>Eikelboom</w:t>
            </w:r>
            <w:proofErr w:type="spellEnd"/>
            <w:r w:rsidRPr="00532F44">
              <w:t xml:space="preserve"> et al 2011 </w:t>
            </w:r>
            <w:r w:rsidRPr="00532F44">
              <w:fldChar w:fldCharType="begin" w:fldLock="1"/>
            </w:r>
            <w:r w:rsidR="0009181B">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Relative risk (RR) of stroke in patients receiving warfarin</w:t>
            </w:r>
          </w:p>
        </w:tc>
        <w:tc>
          <w:tcPr>
            <w:tcW w:w="4299" w:type="dxa"/>
          </w:tcPr>
          <w:p w:rsidR="00EF4E89" w:rsidRPr="004C3BA6" w:rsidRDefault="00EF4E89" w:rsidP="00EF4E89">
            <w:pPr>
              <w:jc w:val="left"/>
              <w:rPr>
                <w:lang w:val="en-GB"/>
              </w:rPr>
            </w:pPr>
            <w:r>
              <w:rPr>
                <w:lang w:val="en-GB"/>
              </w:rPr>
              <w:t>Reported RR warfarin vs. placebo: 0.33 (0.24 to 0.45)</w:t>
            </w:r>
          </w:p>
        </w:tc>
        <w:tc>
          <w:tcPr>
            <w:tcW w:w="3969" w:type="dxa"/>
          </w:tcPr>
          <w:p w:rsidR="00EF4E89" w:rsidRPr="00532F44" w:rsidRDefault="00EF4E89" w:rsidP="00EF4E89">
            <w:r w:rsidRPr="00532F44">
              <w:t xml:space="preserve">Lip et al 2006 </w:t>
            </w:r>
            <w:r w:rsidRPr="00532F44">
              <w:fldChar w:fldCharType="begin" w:fldLock="1"/>
            </w:r>
            <w:r w:rsidR="0009181B">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Annual major bleeding risk for patients receiving warfarin</w:t>
            </w:r>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EF4E89" w:rsidRDefault="00EF4E89" w:rsidP="00EF4E89">
            <w:pPr>
              <w:jc w:val="left"/>
            </w:pPr>
            <w:r>
              <w:t>Under 75: 3.4% (2.5 to 3.6%)</w:t>
            </w:r>
          </w:p>
          <w:p w:rsidR="00EF4E89" w:rsidRPr="00532F44" w:rsidRDefault="00EF4E89" w:rsidP="00EF4E89">
            <w:pPr>
              <w:jc w:val="left"/>
            </w:pPr>
            <w:r>
              <w:t>75 and older: 4.4% (3.6% to 5.2%)</w:t>
            </w:r>
          </w:p>
        </w:tc>
        <w:tc>
          <w:tcPr>
            <w:tcW w:w="3969" w:type="dxa"/>
          </w:tcPr>
          <w:p w:rsidR="00EF4E89" w:rsidRPr="00532F44" w:rsidRDefault="00EF4E89" w:rsidP="00EF4E89">
            <w:proofErr w:type="spellStart"/>
            <w:r w:rsidRPr="00532F44">
              <w:t>Eikelboom</w:t>
            </w:r>
            <w:proofErr w:type="spellEnd"/>
            <w:r w:rsidRPr="00532F44">
              <w:t xml:space="preserve"> et al 2011 </w:t>
            </w:r>
            <w:r w:rsidRPr="00532F44">
              <w:fldChar w:fldCharType="begin" w:fldLock="1"/>
            </w:r>
            <w:r w:rsidR="0009181B">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Relative risk (RR) of stroke in patients receiving </w:t>
            </w:r>
            <w:proofErr w:type="spellStart"/>
            <w:r>
              <w:t>rivaroxaban</w:t>
            </w:r>
            <w:proofErr w:type="spellEnd"/>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t>
            </w:r>
            <w:r>
              <w:rPr>
                <w:lang w:val="en-GB"/>
              </w:rPr>
              <w:lastRenderedPageBreak/>
              <w:t>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EF4E89" w:rsidRPr="00532F44" w:rsidRDefault="00EF4E89" w:rsidP="00EF4E89">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EF4E89" w:rsidRDefault="00EF4E89" w:rsidP="00EF4E89">
            <w:r w:rsidRPr="00532F44">
              <w:lastRenderedPageBreak/>
              <w:t xml:space="preserve">Lip et al 2006 for RR of warfarin compared with placebo </w:t>
            </w:r>
            <w:r w:rsidRPr="00532F44">
              <w:fldChar w:fldCharType="begin" w:fldLock="1"/>
            </w:r>
            <w:r w:rsidR="0009181B">
              <w:instrText>ADDIN CSL_CITATION { "citationItems" : [ { "id" : "ITEM-1", "itemData" : { "DOI" : "10.1016/j.thromres.2005.08.007", "ISSN" : "0049-3848", "PMID" : "16198396",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09181B">
              <w:rPr>
                <w:noProof/>
              </w:rPr>
              <w:t>[22]</w:t>
            </w:r>
            <w:r w:rsidRPr="00532F44">
              <w:fldChar w:fldCharType="end"/>
            </w:r>
          </w:p>
          <w:p w:rsidR="00EF4E89" w:rsidRPr="00532F44" w:rsidRDefault="00EF4E89" w:rsidP="00EF4E89">
            <w:r>
              <w:t xml:space="preserve">Patel et al 2011 for RR of </w:t>
            </w:r>
            <w:proofErr w:type="spellStart"/>
            <w:r>
              <w:t>rivaroxaban</w:t>
            </w:r>
            <w:proofErr w:type="spellEnd"/>
            <w:r>
              <w:t xml:space="preserve"> compared with warfarin </w:t>
            </w:r>
            <w:r>
              <w:fldChar w:fldCharType="begin" w:fldLock="1"/>
            </w:r>
            <w:r w:rsidR="0009181B">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09181B">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Annual major bleeding risk for patients receiving </w:t>
            </w:r>
            <w:proofErr w:type="spellStart"/>
            <w:r>
              <w:t>rivaroxaban</w:t>
            </w:r>
            <w:proofErr w:type="spellEnd"/>
          </w:p>
        </w:tc>
        <w:tc>
          <w:tcPr>
            <w:tcW w:w="4299" w:type="dxa"/>
          </w:tcPr>
          <w:p w:rsidR="00EF4E89" w:rsidRDefault="00EF4E89" w:rsidP="00EF4E89">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EF4E89" w:rsidRDefault="00EF4E89" w:rsidP="00EF4E89">
            <w:pPr>
              <w:jc w:val="left"/>
            </w:pPr>
            <w:r>
              <w:t>Under 75: 3.2% (2.5% to 4.0%)</w:t>
            </w:r>
          </w:p>
          <w:p w:rsidR="00EF4E89" w:rsidRPr="00532F44" w:rsidRDefault="00EF4E89" w:rsidP="00EF4E89">
            <w:pPr>
              <w:jc w:val="left"/>
            </w:pPr>
            <w:r>
              <w:t>75 or older: 4.6% (3.6% to 5.7%)</w:t>
            </w:r>
          </w:p>
        </w:tc>
        <w:tc>
          <w:tcPr>
            <w:tcW w:w="3969" w:type="dxa"/>
          </w:tcPr>
          <w:p w:rsidR="00EF4E89" w:rsidRDefault="00EF4E89" w:rsidP="00EF4E89">
            <w:proofErr w:type="spellStart"/>
            <w:r w:rsidRPr="00532F44">
              <w:t>Eikelboom</w:t>
            </w:r>
            <w:proofErr w:type="spellEnd"/>
            <w:r w:rsidRPr="00532F44">
              <w:t xml:space="preserve"> et al 2011 </w:t>
            </w:r>
            <w:r w:rsidRPr="00532F44">
              <w:fldChar w:fldCharType="begin" w:fldLock="1"/>
            </w:r>
            <w:r w:rsidR="0009181B">
              <w:instrText>ADDIN CSL_CITATION { "citationItems" : [ { "id" : "ITEM-1", "itemData" : { "DOI" : "CIRCULATIONAHA.110.004747 [pii]\n10.1161/CIRCULATIONAHA.110.004747", "ISBN" : "1524-4539 (Electronic)\n0009-7322 (Linking)", "PMID" : "21576658",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Pr="00532F44">
              <w:fldChar w:fldCharType="separate"/>
            </w:r>
            <w:r w:rsidR="0009181B" w:rsidRPr="0009181B">
              <w:rPr>
                <w:noProof/>
              </w:rPr>
              <w:t>[14]</w:t>
            </w:r>
            <w:r w:rsidRPr="00532F44">
              <w:fldChar w:fldCharType="end"/>
            </w:r>
          </w:p>
          <w:p w:rsidR="00EF4E89" w:rsidRPr="00532F44" w:rsidRDefault="00EF4E89" w:rsidP="00EF4E89">
            <w:r>
              <w:t xml:space="preserve">Patel et al 2011 </w:t>
            </w:r>
            <w:r>
              <w:fldChar w:fldCharType="begin" w:fldLock="1"/>
            </w:r>
            <w:r w:rsidR="0009181B">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09181B">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stroke</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w:t>
            </w:r>
            <w:r>
              <w:lastRenderedPageBreak/>
              <w:t>stroke was estimated to be 0.19 (0.16 to 0.23).</w:t>
            </w:r>
          </w:p>
        </w:tc>
        <w:tc>
          <w:tcPr>
            <w:tcW w:w="3969" w:type="dxa"/>
          </w:tcPr>
          <w:p w:rsidR="00EF4E89" w:rsidRPr="00532F44" w:rsidRDefault="00EF4E89" w:rsidP="00EF4E89">
            <w:r w:rsidRPr="00532F44">
              <w:lastRenderedPageBreak/>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09181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09181B">
              <w:rPr>
                <w:noProof/>
              </w:rPr>
              <w:t>[24]</w:t>
            </w:r>
            <w:r w:rsidRPr="00532F44">
              <w:fldChar w:fldCharType="end"/>
            </w:r>
            <w:r w:rsidRPr="00532F44">
              <w:t xml:space="preserve"> </w:t>
            </w:r>
          </w:p>
        </w:tc>
      </w:tr>
      <w:tr w:rsidR="00EF4E89" w:rsidRPr="00532F44" w:rsidTr="00EF4E89">
        <w:trPr>
          <w:divId w:val="1548566716"/>
          <w:trHeight w:val="10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a major bleeding event</w:t>
            </w:r>
          </w:p>
        </w:tc>
        <w:tc>
          <w:tcPr>
            <w:tcW w:w="4299" w:type="dxa"/>
          </w:tcPr>
          <w:p w:rsidR="00EF4E89" w:rsidRDefault="00EF4E89" w:rsidP="00EF4E89">
            <w:pPr>
              <w:jc w:val="left"/>
              <w:rPr>
                <w:ins w:id="130" w:author="Jon Minton" w:date="2013-09-03T20:18:00Z"/>
              </w:rPr>
            </w:pPr>
            <w:r w:rsidRPr="00532F44">
              <w:t>Previous estimates</w:t>
            </w:r>
            <w:ins w:id="131" w:author="Jon Minton" w:date="2013-09-03T20:18:00Z">
              <w:r w:rsidR="00516779">
                <w:t>.</w:t>
              </w:r>
            </w:ins>
          </w:p>
          <w:p w:rsidR="00516779" w:rsidRPr="00532F44" w:rsidRDefault="00516779" w:rsidP="00516779">
            <w:pPr>
              <w:jc w:val="left"/>
            </w:pPr>
          </w:p>
        </w:tc>
        <w:tc>
          <w:tcPr>
            <w:tcW w:w="3969" w:type="dxa"/>
          </w:tcPr>
          <w:p w:rsidR="00EF4E89" w:rsidRPr="00532F44" w:rsidRDefault="00EF4E89" w:rsidP="00EF4E89">
            <w:r w:rsidRPr="00532F44">
              <w:t xml:space="preserve"> Simpson et al 2010 </w:t>
            </w:r>
            <w:r w:rsidRPr="00532F44">
              <w:fldChar w:fldCharType="begin" w:fldLock="1"/>
            </w:r>
            <w:r w:rsidR="0009181B">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5]" }, "properties" : { "noteIndex" : 0 }, "schema" : "https://github.com/citation-style-language/schema/raw/master/csl-citation.json" }</w:instrText>
            </w:r>
            <w:r w:rsidRPr="00532F44">
              <w:fldChar w:fldCharType="separate"/>
            </w:r>
            <w:r w:rsidRPr="0009181B">
              <w:rPr>
                <w:noProof/>
              </w:rPr>
              <w:t>[25]</w:t>
            </w:r>
            <w:r w:rsidRPr="00532F44">
              <w:fldChar w:fldCharType="end"/>
            </w:r>
          </w:p>
        </w:tc>
      </w:tr>
      <w:tr w:rsidR="00EF4E89" w:rsidRPr="00532F44" w:rsidTr="00EF4E89">
        <w:trPr>
          <w:divId w:val="1548566716"/>
          <w:trHeight w:val="612"/>
        </w:trPr>
        <w:tc>
          <w:tcPr>
            <w:tcW w:w="1951" w:type="dxa"/>
            <w:vMerge w:val="restart"/>
          </w:tcPr>
          <w:p w:rsidR="00EF4E89" w:rsidRPr="00532F44" w:rsidRDefault="00EF4E89" w:rsidP="00EF4E89">
            <w:pPr>
              <w:rPr>
                <w:b/>
              </w:rPr>
            </w:pPr>
            <w:r w:rsidRPr="00532F44">
              <w:rPr>
                <w:b/>
              </w:rPr>
              <w:t>Utilities</w:t>
            </w:r>
          </w:p>
        </w:tc>
        <w:tc>
          <w:tcPr>
            <w:tcW w:w="3497" w:type="dxa"/>
          </w:tcPr>
          <w:p w:rsidR="00EF4E89" w:rsidRPr="00532F44" w:rsidRDefault="00EF4E89" w:rsidP="00EF4E89">
            <w:r w:rsidRPr="00532F44">
              <w:t>Baseline utilities by age and gender</w:t>
            </w:r>
          </w:p>
        </w:tc>
        <w:tc>
          <w:tcPr>
            <w:tcW w:w="4299" w:type="dxa"/>
          </w:tcPr>
          <w:p w:rsidR="00EF4E89" w:rsidRPr="00532F44" w:rsidRDefault="00EF4E89" w:rsidP="00EF4E89">
            <w:r w:rsidRPr="00532F44">
              <w:t>Regression based approach</w:t>
            </w:r>
            <w:r>
              <w:t xml:space="preserve">, described in full in the reference. </w:t>
            </w:r>
            <w:proofErr w:type="spellStart"/>
            <w:r>
              <w:t>HRQoL</w:t>
            </w:r>
            <w:proofErr w:type="spellEnd"/>
            <w:r>
              <w:t xml:space="preserve"> is estimated as a function of age and gender, using the equation for the general population.</w:t>
            </w:r>
          </w:p>
        </w:tc>
        <w:tc>
          <w:tcPr>
            <w:tcW w:w="3969" w:type="dxa"/>
          </w:tcPr>
          <w:p w:rsidR="00EF4E89" w:rsidRPr="00532F44" w:rsidRDefault="00EF4E89" w:rsidP="00EF4E89">
            <w:proofErr w:type="spellStart"/>
            <w:r w:rsidRPr="00532F44">
              <w:t>Ara</w:t>
            </w:r>
            <w:proofErr w:type="spellEnd"/>
            <w:r w:rsidRPr="00532F44">
              <w:t xml:space="preserve"> et al 2010 </w:t>
            </w:r>
            <w:r w:rsidRPr="00532F44">
              <w:fldChar w:fldCharType="begin" w:fldLock="1"/>
            </w:r>
            <w:r w:rsidR="0009181B">
              <w:instrText>ADDIN CSL_CITATION { "citationItems" : [ { "id" : "ITEM-1", "itemData" : { "DOI" : "10.1111/j.1524-4733.2010.00700.x", "ISSN" : "1524-4733", "PMID" : "20230546",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6]" }, "properties" : { "noteIndex" : 0 }, "schema" : "https://github.com/citation-style-language/schema/raw/master/csl-citation.json" }</w:instrText>
            </w:r>
            <w:r w:rsidRPr="00532F44">
              <w:fldChar w:fldCharType="separate"/>
            </w:r>
            <w:r w:rsidRPr="0009181B">
              <w:rPr>
                <w:noProof/>
              </w:rPr>
              <w:t>[26]</w:t>
            </w:r>
            <w:r w:rsidRPr="00532F44">
              <w:fldChar w:fldCharType="end"/>
            </w:r>
          </w:p>
          <w:p w:rsidR="00EF4E89" w:rsidRPr="00532F44" w:rsidRDefault="00EF4E89" w:rsidP="00EF4E89"/>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Utility multiplier following stroke, utility multiplier following major non-fatal intracranial bleed</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EF4E89" w:rsidRPr="00532F44" w:rsidRDefault="00EF4E89" w:rsidP="00EF4E89">
            <w:r w:rsidRPr="00532F44">
              <w:t xml:space="preserve">Method described in report results published in </w:t>
            </w:r>
          </w:p>
          <w:p w:rsidR="00EF4E89" w:rsidRDefault="00EF4E89" w:rsidP="00EF4E89">
            <w:pPr>
              <w:rPr>
                <w:ins w:id="132" w:author="Jon Minton" w:date="2013-09-03T20:20:00Z"/>
              </w:rPr>
            </w:pPr>
            <w:proofErr w:type="spellStart"/>
            <w:r w:rsidRPr="00532F44">
              <w:t>Rivero</w:t>
            </w:r>
            <w:proofErr w:type="spellEnd"/>
            <w:r w:rsidRPr="00532F44">
              <w:t xml:space="preserve">-Arias et al 2010 </w:t>
            </w:r>
            <w:r w:rsidRPr="00532F44">
              <w:fldChar w:fldCharType="begin" w:fldLock="1"/>
            </w:r>
            <w:r w:rsidR="0009181B" w:rsidRPr="0051677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09181B">
              <w:rPr>
                <w:noProof/>
              </w:rPr>
              <w:t>[24]</w:t>
            </w:r>
            <w:r w:rsidRPr="00532F44">
              <w:fldChar w:fldCharType="end"/>
            </w:r>
          </w:p>
          <w:p w:rsidR="00516779" w:rsidRPr="00532F44" w:rsidRDefault="00516779" w:rsidP="00DB728C">
            <w:commentRangeStart w:id="133"/>
            <w:ins w:id="134" w:author="Jon Minton" w:date="2013-09-03T20:20:00Z">
              <w:r>
                <w:t xml:space="preserve">See </w:t>
              </w:r>
            </w:ins>
            <w:del w:id="135" w:author="Jon Minton" w:date="2013-09-05T21:11:00Z">
              <w:r w:rsidDel="00DB728C">
                <w:fldChar w:fldCharType="begin"/>
              </w:r>
              <w:r w:rsidRPr="00516779" w:rsidDel="00DB728C">
                <w:delInstrText xml:space="preserve"> REF _Ref366003102 \h </w:delInstrText>
              </w:r>
              <w:r w:rsidDel="00DB728C">
                <w:fldChar w:fldCharType="end"/>
              </w:r>
            </w:del>
            <w:r>
              <w:fldChar w:fldCharType="begin"/>
            </w:r>
            <w:r w:rsidRPr="00516779">
              <w:instrText xml:space="preserve"> REF _Ref366003107 \h </w:instrText>
            </w:r>
            <w:r>
              <w:fldChar w:fldCharType="separate"/>
            </w:r>
            <w:r w:rsidR="007A2563">
              <w:t xml:space="preserve">Table </w:t>
            </w:r>
            <w:r w:rsidR="007A2563">
              <w:rPr>
                <w:noProof/>
              </w:rPr>
              <w:t>6</w:t>
            </w:r>
            <w:r>
              <w:fldChar w:fldCharType="end"/>
            </w:r>
            <w:r>
              <w:t xml:space="preserve"> </w:t>
            </w:r>
            <w:ins w:id="136" w:author="Jon Minton" w:date="2013-09-03T20:20:00Z">
              <w:r>
                <w:t xml:space="preserve">for assumed mapping between Glasgow Outcome Scale (GOS) states and modified Rankin Scale </w:t>
              </w:r>
            </w:ins>
            <w:ins w:id="137" w:author="Jon Minton" w:date="2013-09-03T20:21:00Z">
              <w:r>
                <w:t>(</w:t>
              </w:r>
              <w:proofErr w:type="spellStart"/>
              <w:r>
                <w:t>mRS</w:t>
              </w:r>
              <w:proofErr w:type="spellEnd"/>
              <w:r>
                <w:t xml:space="preserve">) </w:t>
              </w:r>
            </w:ins>
            <w:ins w:id="138" w:author="Jon Minton" w:date="2013-09-03T20:20:00Z">
              <w:r>
                <w:t>scores</w:t>
              </w:r>
            </w:ins>
            <w:ins w:id="139" w:author="Jon Minton" w:date="2013-09-03T20:21:00Z">
              <w:r>
                <w:t xml:space="preserve">, </w:t>
              </w:r>
            </w:ins>
            <w:r>
              <w:t xml:space="preserve">and </w:t>
            </w:r>
            <w:ins w:id="140" w:author="Jon Minton" w:date="2013-09-03T20:21:00Z">
              <w:r>
                <w:t>estimated utility multipliers associated with each state.</w:t>
              </w:r>
            </w:ins>
            <w:commentRangeEnd w:id="133"/>
            <w:ins w:id="141" w:author="Jon Minton" w:date="2013-09-05T21:11:00Z">
              <w:r w:rsidR="00DB728C">
                <w:rPr>
                  <w:rStyle w:val="CommentReference"/>
                  <w:rFonts w:ascii="Times New Roman" w:eastAsia="Times New Roman" w:hAnsi="Times New Roman"/>
                  <w:lang w:val="en-GB" w:eastAsia="en-GB"/>
                </w:rPr>
                <w:commentReference w:id="133"/>
              </w:r>
            </w:ins>
          </w:p>
        </w:tc>
      </w:tr>
      <w:tr w:rsidR="00EF4E89" w:rsidRPr="00532F44" w:rsidTr="00EF4E89">
        <w:trPr>
          <w:divId w:val="1548566716"/>
          <w:trHeight w:val="304"/>
        </w:trPr>
        <w:tc>
          <w:tcPr>
            <w:tcW w:w="1951" w:type="dxa"/>
            <w:vMerge w:val="restart"/>
          </w:tcPr>
          <w:p w:rsidR="00EF4E89" w:rsidRPr="00532F44" w:rsidRDefault="00EF4E89" w:rsidP="00EF4E89">
            <w:pPr>
              <w:rPr>
                <w:b/>
              </w:rPr>
            </w:pPr>
            <w:r w:rsidRPr="00532F44">
              <w:rPr>
                <w:b/>
              </w:rPr>
              <w:t>Costs</w:t>
            </w:r>
          </w:p>
        </w:tc>
        <w:tc>
          <w:tcPr>
            <w:tcW w:w="3497" w:type="dxa"/>
          </w:tcPr>
          <w:p w:rsidR="00EF4E89" w:rsidRPr="00532F44" w:rsidRDefault="00EF4E89" w:rsidP="00EF4E89">
            <w:r w:rsidRPr="00532F44">
              <w:t xml:space="preserve">Annual cost of </w:t>
            </w:r>
            <w:proofErr w:type="spellStart"/>
            <w:r w:rsidRPr="00532F44">
              <w:t>dabigatran</w:t>
            </w:r>
            <w:proofErr w:type="spellEnd"/>
          </w:p>
        </w:tc>
        <w:tc>
          <w:tcPr>
            <w:tcW w:w="4299" w:type="dxa"/>
          </w:tcPr>
          <w:p w:rsidR="00EF4E89" w:rsidRPr="00532F44" w:rsidRDefault="00EF4E89" w:rsidP="00EF4E89">
            <w:r w:rsidRPr="00532F44">
              <w:t>£</w:t>
            </w:r>
            <w:r>
              <w:t>920. A fixed cost was assumed.</w:t>
            </w:r>
          </w:p>
        </w:tc>
        <w:tc>
          <w:tcPr>
            <w:tcW w:w="3969" w:type="dxa"/>
          </w:tcPr>
          <w:p w:rsidR="00EF4E89" w:rsidRPr="00532F44" w:rsidRDefault="00EF4E89" w:rsidP="00EF4E89">
            <w:r w:rsidRPr="00532F44">
              <w:t xml:space="preserve">NICE FAD, 2011   </w:t>
            </w:r>
            <w:r w:rsidRPr="00532F44">
              <w:fldChar w:fldCharType="begin" w:fldLock="1"/>
            </w:r>
            <w:r w:rsidR="0009181B">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7]" }, "properties" : { "noteIndex" : 0 }, "schema" : "https://github.com/citation-style-language/schema/raw/master/csl-citation.json" }</w:instrText>
            </w:r>
            <w:r w:rsidRPr="00532F44">
              <w:fldChar w:fldCharType="separate"/>
            </w:r>
            <w:r w:rsidRPr="0009181B">
              <w:rPr>
                <w:noProof/>
              </w:rPr>
              <w:t>[27]</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t xml:space="preserve">Annual cost of </w:t>
            </w:r>
            <w:proofErr w:type="spellStart"/>
            <w:r>
              <w:t>rivaroxaban</w:t>
            </w:r>
            <w:proofErr w:type="spellEnd"/>
          </w:p>
        </w:tc>
        <w:tc>
          <w:tcPr>
            <w:tcW w:w="4299" w:type="dxa"/>
          </w:tcPr>
          <w:p w:rsidR="00EF4E89" w:rsidRPr="00532F44" w:rsidRDefault="00EF4E89" w:rsidP="00EF4E89">
            <w:r>
              <w:t>£767. A fixed cost was assumed.</w:t>
            </w:r>
          </w:p>
        </w:tc>
        <w:tc>
          <w:tcPr>
            <w:tcW w:w="3969" w:type="dxa"/>
          </w:tcPr>
          <w:p w:rsidR="00EF4E89" w:rsidRPr="00532F44" w:rsidRDefault="00EF4E89" w:rsidP="00EF4E89">
            <w:r>
              <w:t xml:space="preserve">London New Drugs Group </w:t>
            </w:r>
            <w:r>
              <w:fldChar w:fldCharType="begin" w:fldLock="1"/>
            </w:r>
            <w:r w:rsidR="0009181B">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8]" }, "properties" : { "noteIndex" : 0 }, "schema" : "https://github.com/citation-style-language/schema/raw/master/csl-citation.json" }</w:instrText>
            </w:r>
            <w:r>
              <w:fldChar w:fldCharType="separate"/>
            </w:r>
            <w:r w:rsidRPr="0009181B">
              <w:rPr>
                <w:noProof/>
              </w:rPr>
              <w:t>[28]</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Default="00EF4E89" w:rsidP="00EF4E89">
            <w:r>
              <w:t>Annual cost of warfarin</w:t>
            </w:r>
          </w:p>
        </w:tc>
        <w:tc>
          <w:tcPr>
            <w:tcW w:w="4299" w:type="dxa"/>
          </w:tcPr>
          <w:p w:rsidR="00EF4E89" w:rsidRDefault="00EF4E89" w:rsidP="00EF4E89">
            <w:r>
              <w:t>£252 to £259 including monitoring costs. A uniform distribution was assumed.</w:t>
            </w:r>
          </w:p>
        </w:tc>
        <w:tc>
          <w:tcPr>
            <w:tcW w:w="3969" w:type="dxa"/>
          </w:tcPr>
          <w:p w:rsidR="00EF4E89" w:rsidRPr="00532F44" w:rsidRDefault="00EF4E89" w:rsidP="00EF4E89">
            <w:r>
              <w:t xml:space="preserve">BNF </w:t>
            </w:r>
            <w:r>
              <w:fldChar w:fldCharType="begin" w:fldLock="1"/>
            </w:r>
            <w:r w:rsidR="0009181B">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9]" }, "properties" : { "noteIndex" : 0 }, "schema" : "https://github.com/citation-style-language/schema/raw/master/csl-citation.json" }</w:instrText>
            </w:r>
            <w:r>
              <w:fldChar w:fldCharType="separate"/>
            </w:r>
            <w:r w:rsidRPr="0009181B">
              <w:rPr>
                <w:noProof/>
              </w:rPr>
              <w:t>[29]</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621BC9" w:rsidRDefault="00EF4E89" w:rsidP="00EF4E89">
            <w:r w:rsidRPr="00621BC9">
              <w:t>Cost of TTE</w:t>
            </w:r>
          </w:p>
        </w:tc>
        <w:tc>
          <w:tcPr>
            <w:tcW w:w="4299" w:type="dxa"/>
          </w:tcPr>
          <w:p w:rsidR="00EF4E89" w:rsidRPr="00532F44" w:rsidRDefault="00EF4E89" w:rsidP="00EF4E89">
            <w:r w:rsidRPr="00532F44">
              <w:t>£66</w:t>
            </w:r>
          </w:p>
        </w:tc>
        <w:tc>
          <w:tcPr>
            <w:tcW w:w="3969" w:type="dxa"/>
          </w:tcPr>
          <w:p w:rsidR="00EF4E89" w:rsidRPr="00532F44" w:rsidRDefault="00EF4E89" w:rsidP="00EF4E89">
            <w:r w:rsidRPr="00532F44">
              <w:t xml:space="preserve">NHS Reference Costs </w:t>
            </w:r>
            <w:r>
              <w:fldChar w:fldCharType="begin" w:fldLock="1"/>
            </w:r>
            <w:r w:rsidR="0009181B">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fldChar w:fldCharType="separate"/>
            </w:r>
            <w:r w:rsidR="0009181B" w:rsidRPr="0009181B">
              <w:rPr>
                <w:noProof/>
              </w:rPr>
              <w:t>[19]</w:t>
            </w:r>
            <w:r>
              <w:fldChar w:fldCharType="end"/>
            </w:r>
          </w:p>
        </w:tc>
      </w:tr>
      <w:tr w:rsidR="00EF4E89" w:rsidRPr="00532F44" w:rsidTr="00EF4E89">
        <w:trPr>
          <w:divId w:val="1548566716"/>
          <w:trHeight w:val="399"/>
        </w:trPr>
        <w:tc>
          <w:tcPr>
            <w:tcW w:w="1951" w:type="dxa"/>
            <w:vMerge/>
          </w:tcPr>
          <w:p w:rsidR="00EF4E89" w:rsidRPr="00532F44" w:rsidRDefault="00EF4E89" w:rsidP="00EF4E89"/>
        </w:tc>
        <w:tc>
          <w:tcPr>
            <w:tcW w:w="3497" w:type="dxa"/>
          </w:tcPr>
          <w:p w:rsidR="00EF4E89" w:rsidRPr="00532F44" w:rsidRDefault="00EF4E89" w:rsidP="00EF4E89">
            <w:r w:rsidRPr="00532F44">
              <w:t>Cost of death due to stroke</w:t>
            </w:r>
          </w:p>
        </w:tc>
        <w:tc>
          <w:tcPr>
            <w:tcW w:w="4299" w:type="dxa"/>
          </w:tcPr>
          <w:p w:rsidR="00EF4E89" w:rsidRPr="00532F44" w:rsidRDefault="00EF4E89" w:rsidP="00EF4E89">
            <w:r w:rsidRPr="00532F44">
              <w:t xml:space="preserve">£7,019 (95% </w:t>
            </w:r>
            <w:proofErr w:type="spellStart"/>
            <w:r w:rsidRPr="00532F44">
              <w:t>CrI</w:t>
            </w:r>
            <w:proofErr w:type="spellEnd"/>
            <w:r w:rsidRPr="00532F44">
              <w:t xml:space="preserve"> £6,975 to £7,064)</w:t>
            </w:r>
          </w:p>
        </w:tc>
        <w:tc>
          <w:tcPr>
            <w:tcW w:w="3969" w:type="dxa"/>
          </w:tcPr>
          <w:p w:rsidR="00EF4E89" w:rsidRPr="00532F44" w:rsidRDefault="00EF4E89" w:rsidP="00EF4E89">
            <w:proofErr w:type="spellStart"/>
            <w:r w:rsidRPr="00532F44">
              <w:t>Sandercock</w:t>
            </w:r>
            <w:proofErr w:type="spellEnd"/>
            <w:r w:rsidRPr="00532F44">
              <w:t xml:space="preserve"> et al 2002 </w:t>
            </w:r>
            <w:r w:rsidRPr="00532F44">
              <w:fldChar w:fldCharType="begin" w:fldLock="1"/>
            </w:r>
            <w:r w:rsidR="0009181B">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30]" }, "properties" : { "noteIndex" : 0 }, "schema" : "https://github.com/citation-style-language/schema/raw/master/csl-citation.json" }</w:instrText>
            </w:r>
            <w:r w:rsidRPr="00532F44">
              <w:fldChar w:fldCharType="separate"/>
            </w:r>
            <w:r w:rsidRPr="0009181B">
              <w:rPr>
                <w:noProof/>
              </w:rPr>
              <w:t>[30]</w:t>
            </w:r>
            <w:r w:rsidRPr="00532F44">
              <w:fldChar w:fldCharType="end"/>
            </w:r>
          </w:p>
        </w:tc>
      </w:tr>
      <w:tr w:rsidR="00EF4E89" w:rsidRPr="00532F44" w:rsidTr="00EF4E89">
        <w:trPr>
          <w:divId w:val="1548566716"/>
          <w:trHeight w:val="699"/>
        </w:trPr>
        <w:tc>
          <w:tcPr>
            <w:tcW w:w="1951" w:type="dxa"/>
            <w:vMerge/>
          </w:tcPr>
          <w:p w:rsidR="00EF4E89" w:rsidRPr="00532F44" w:rsidRDefault="00EF4E89" w:rsidP="00EF4E89"/>
        </w:tc>
        <w:tc>
          <w:tcPr>
            <w:tcW w:w="3497" w:type="dxa"/>
          </w:tcPr>
          <w:p w:rsidR="00EF4E89" w:rsidRPr="00532F44" w:rsidRDefault="00EF4E89" w:rsidP="00EF4E89">
            <w:r w:rsidRPr="00532F44">
              <w:t>Costs in stroke survivors</w:t>
            </w:r>
          </w:p>
        </w:tc>
        <w:tc>
          <w:tcPr>
            <w:tcW w:w="4299" w:type="dxa"/>
          </w:tcPr>
          <w:p w:rsidR="00EF4E89" w:rsidRDefault="00EF4E89" w:rsidP="00EF4E89">
            <w:r w:rsidRPr="00532F44">
              <w:t xml:space="preserve">Various. Differing according to dependent and independent states. Subdivided into </w:t>
            </w:r>
            <w:r>
              <w:t xml:space="preserve">one-off </w:t>
            </w:r>
            <w:r w:rsidRPr="00532F44">
              <w:t xml:space="preserve">and </w:t>
            </w:r>
            <w:r w:rsidRPr="00532F44">
              <w:lastRenderedPageBreak/>
              <w:t>continuing costs</w:t>
            </w:r>
            <w:r>
              <w:t xml:space="preserve">. Estimates (95% </w:t>
            </w:r>
            <w:proofErr w:type="spellStart"/>
            <w:r>
              <w:t>CrIs</w:t>
            </w:r>
            <w:proofErr w:type="spellEnd"/>
            <w:r>
              <w:t>) are as follows:</w:t>
            </w:r>
          </w:p>
          <w:p w:rsidR="00EF4E89" w:rsidRDefault="00EF4E89" w:rsidP="00EF4E89">
            <w:r>
              <w:t>Dependent stroke, one-off costs: £2830 (£2708 to £2952)</w:t>
            </w:r>
          </w:p>
          <w:p w:rsidR="00EF4E89" w:rsidRDefault="00EF4E89" w:rsidP="00EF4E89">
            <w:r>
              <w:t>Dependent stroke, continuing annual cost: £6386 (£5749 to £7023)</w:t>
            </w:r>
          </w:p>
          <w:p w:rsidR="00EF4E89" w:rsidRDefault="00EF4E89" w:rsidP="00EF4E89">
            <w:r>
              <w:t>Independent stroke, one-off costs: £542 (£513 to £571)</w:t>
            </w:r>
          </w:p>
          <w:p w:rsidR="00EF4E89" w:rsidRPr="00532F44" w:rsidRDefault="00EF4E89" w:rsidP="00EF4E89">
            <w:r>
              <w:t>Independent stroke, continuing annual cost: £3195 (£2871 to £3518)</w:t>
            </w:r>
          </w:p>
        </w:tc>
        <w:tc>
          <w:tcPr>
            <w:tcW w:w="3969" w:type="dxa"/>
          </w:tcPr>
          <w:p w:rsidR="00EF4E89" w:rsidRPr="00532F44" w:rsidRDefault="00EF4E89" w:rsidP="00EF4E89">
            <w:r w:rsidRPr="00532F44">
              <w:lastRenderedPageBreak/>
              <w:t xml:space="preserve">NHS Reference Costs </w:t>
            </w:r>
            <w:r w:rsidRPr="00532F44">
              <w:fldChar w:fldCharType="begin" w:fldLock="1"/>
            </w:r>
            <w:r w:rsidR="0009181B">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0009181B" w:rsidRPr="0009181B">
              <w:rPr>
                <w:noProof/>
              </w:rPr>
              <w:t>[19]</w:t>
            </w:r>
            <w:r w:rsidRPr="00532F44">
              <w:fldChar w:fldCharType="end"/>
            </w:r>
          </w:p>
          <w:p w:rsidR="00EF4E89" w:rsidRPr="00532F44" w:rsidRDefault="00EF4E89" w:rsidP="00EF4E89">
            <w:r w:rsidRPr="00532F44">
              <w:t xml:space="preserve">NHS Stroke Strategy Impact Assessment  </w:t>
            </w:r>
            <w:r w:rsidRPr="00532F44">
              <w:fldChar w:fldCharType="begin" w:fldLock="1"/>
            </w:r>
            <w:r w:rsidR="0009181B">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1]" }, "properties" : { "noteIndex" : 0 }, "schema" : "https://github.com/citation-style-language/schema/raw/master/csl-citation.json" }</w:instrText>
            </w:r>
            <w:r w:rsidRPr="00532F44">
              <w:fldChar w:fldCharType="separate"/>
            </w:r>
            <w:r w:rsidRPr="0009181B">
              <w:rPr>
                <w:noProof/>
              </w:rPr>
              <w:t>[31]</w:t>
            </w:r>
            <w:r w:rsidRPr="00532F44">
              <w:fldChar w:fldCharType="end"/>
            </w:r>
          </w:p>
          <w:p w:rsidR="00EF4E89" w:rsidRPr="00532F44" w:rsidRDefault="00EF4E89" w:rsidP="00EF4E89">
            <w:r w:rsidRPr="00532F44">
              <w:lastRenderedPageBreak/>
              <w:t xml:space="preserve">Unit Costs of Health and Social Care 2010 </w:t>
            </w:r>
            <w:r w:rsidRPr="00532F44">
              <w:fldChar w:fldCharType="begin" w:fldLock="1"/>
            </w:r>
            <w:r w:rsidR="0009181B">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2]" }, "properties" : { "noteIndex" : 0 }, "schema" : "https://github.com/citation-style-language/schema/raw/master/csl-citation.json" }</w:instrText>
            </w:r>
            <w:r w:rsidRPr="00532F44">
              <w:fldChar w:fldCharType="separate"/>
            </w:r>
            <w:r w:rsidRPr="0009181B">
              <w:rPr>
                <w:noProof/>
              </w:rPr>
              <w:t>[32]</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rsidRPr="00532F44">
              <w:t>Costs of fatal bleed</w:t>
            </w:r>
          </w:p>
        </w:tc>
        <w:tc>
          <w:tcPr>
            <w:tcW w:w="8268" w:type="dxa"/>
            <w:gridSpan w:val="2"/>
          </w:tcPr>
          <w:p w:rsidR="00EF4E89" w:rsidRPr="00532F44" w:rsidRDefault="00EF4E89" w:rsidP="00EF4E89">
            <w:r w:rsidRPr="00532F44">
              <w:t>Assumed identical to costs of death due to stroke</w:t>
            </w:r>
          </w:p>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Costs of nonfatal bleed</w:t>
            </w:r>
          </w:p>
        </w:tc>
        <w:tc>
          <w:tcPr>
            <w:tcW w:w="4299" w:type="dxa"/>
          </w:tcPr>
          <w:p w:rsidR="00EF4E89" w:rsidRDefault="00EF4E89" w:rsidP="00EF4E89">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EF4E89" w:rsidRDefault="00EF4E89" w:rsidP="00EF4E89">
            <w:pPr>
              <w:jc w:val="left"/>
            </w:pPr>
            <w:r>
              <w:t xml:space="preserve">For IC bleeds, the costs depended on the Glasgow Outcome Scale (GOS) level of disability that they cause, from GOS 2 (most severe) to GOS 5 (least severe). </w:t>
            </w:r>
          </w:p>
          <w:p w:rsidR="00EF4E89" w:rsidRDefault="00EF4E89" w:rsidP="00EF4E89">
            <w:pPr>
              <w:jc w:val="left"/>
            </w:pPr>
            <w:r>
              <w:t xml:space="preserve">The one-off costs (95% </w:t>
            </w:r>
            <w:proofErr w:type="spellStart"/>
            <w:r>
              <w:t>CrIs</w:t>
            </w:r>
            <w:proofErr w:type="spellEnd"/>
            <w:r>
              <w:t>) used were as follows:</w:t>
            </w:r>
          </w:p>
          <w:p w:rsidR="00EF4E89" w:rsidRDefault="00EF4E89" w:rsidP="00EF4E89">
            <w:pPr>
              <w:jc w:val="left"/>
            </w:pPr>
            <w:r>
              <w:t>GOS 2: £46785 (£40895 to £53250)</w:t>
            </w:r>
          </w:p>
          <w:p w:rsidR="00EF4E89" w:rsidRDefault="00EF4E89" w:rsidP="00EF4E89">
            <w:pPr>
              <w:jc w:val="left"/>
            </w:pPr>
            <w:r>
              <w:t>GOS 3: £10096 (£8849 to £11363)</w:t>
            </w:r>
          </w:p>
          <w:p w:rsidR="00EF4E89" w:rsidRDefault="00EF4E89" w:rsidP="00EF4E89">
            <w:pPr>
              <w:jc w:val="left"/>
            </w:pPr>
            <w:r>
              <w:t>GOS 4: £27419 (£22582 to £32964)</w:t>
            </w:r>
          </w:p>
          <w:p w:rsidR="00EF4E89" w:rsidRDefault="00EF4E89" w:rsidP="00EF4E89">
            <w:pPr>
              <w:jc w:val="left"/>
            </w:pPr>
            <w:r>
              <w:lastRenderedPageBreak/>
              <w:t>GOS 5: £1261 (£1211 to £1309)</w:t>
            </w:r>
          </w:p>
          <w:p w:rsidR="00EF4E89" w:rsidRDefault="00EF4E89" w:rsidP="00EF4E89">
            <w:pPr>
              <w:jc w:val="left"/>
            </w:pPr>
          </w:p>
          <w:p w:rsidR="00EF4E89" w:rsidRDefault="00EF4E89" w:rsidP="00EF4E89">
            <w:pPr>
              <w:jc w:val="left"/>
            </w:pPr>
            <w:r>
              <w:t xml:space="preserve">GOS 4 and GOS 5 states were assumed not to have ongoing costs. The ongoing annual costs (95% </w:t>
            </w:r>
            <w:proofErr w:type="spellStart"/>
            <w:r>
              <w:t>CrIs</w:t>
            </w:r>
            <w:proofErr w:type="spellEnd"/>
            <w:r>
              <w:t>) of the other states were as follows:</w:t>
            </w:r>
          </w:p>
          <w:p w:rsidR="00EF4E89" w:rsidRDefault="00EF4E89" w:rsidP="00EF4E89">
            <w:pPr>
              <w:jc w:val="left"/>
            </w:pPr>
            <w:r>
              <w:t>GOS 2: £50047 (£49645 to £50343)</w:t>
            </w:r>
          </w:p>
          <w:p w:rsidR="00EF4E89" w:rsidRPr="00532F44" w:rsidRDefault="00EF4E89" w:rsidP="00EF4E89">
            <w:pPr>
              <w:jc w:val="left"/>
            </w:pPr>
            <w:r>
              <w:t>GOS 3: £33949 (£33843 to £33969)</w:t>
            </w:r>
          </w:p>
        </w:tc>
        <w:tc>
          <w:tcPr>
            <w:tcW w:w="3969" w:type="dxa"/>
          </w:tcPr>
          <w:p w:rsidR="00EF4E89" w:rsidRPr="00532F44" w:rsidRDefault="00EF4E89" w:rsidP="00EF4E89">
            <w:pPr>
              <w:keepNext/>
            </w:pPr>
            <w:r w:rsidRPr="00532F44">
              <w:lastRenderedPageBreak/>
              <w:t xml:space="preserve">NHS Reference Costs </w:t>
            </w:r>
            <w:r w:rsidRPr="00532F44">
              <w:fldChar w:fldCharType="begin" w:fldLock="1"/>
            </w:r>
            <w:r w:rsidR="0009181B">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0009181B" w:rsidRPr="0009181B">
              <w:rPr>
                <w:noProof/>
              </w:rPr>
              <w:t>[19]</w:t>
            </w:r>
            <w:r w:rsidRPr="00532F44">
              <w:fldChar w:fldCharType="end"/>
            </w:r>
          </w:p>
          <w:p w:rsidR="00EF4E89" w:rsidRPr="00532F44" w:rsidRDefault="00EF4E89" w:rsidP="00EF4E89">
            <w:pPr>
              <w:keepNext/>
            </w:pPr>
          </w:p>
        </w:tc>
      </w:tr>
    </w:tbl>
    <w:p w:rsidR="00EF4E89" w:rsidRPr="00EF4E89" w:rsidRDefault="00EF4E89" w:rsidP="00EF4E89">
      <w:pPr>
        <w:pStyle w:val="Caption"/>
        <w:divId w:val="1548566716"/>
      </w:pPr>
      <w:bookmarkStart w:id="142" w:name="_Ref349918428"/>
      <w:r>
        <w:lastRenderedPageBreak/>
        <w:t xml:space="preserve">Table </w:t>
      </w:r>
      <w:r w:rsidR="00516779">
        <w:fldChar w:fldCharType="begin"/>
      </w:r>
      <w:r w:rsidR="00516779">
        <w:instrText xml:space="preserve"> SEQ Table \* ARABIC </w:instrText>
      </w:r>
      <w:r w:rsidR="00516779">
        <w:fldChar w:fldCharType="separate"/>
      </w:r>
      <w:r w:rsidR="007A2563">
        <w:rPr>
          <w:noProof/>
        </w:rPr>
        <w:t>5</w:t>
      </w:r>
      <w:r w:rsidR="00516779">
        <w:fldChar w:fldCharType="end"/>
      </w:r>
      <w:bookmarkEnd w:id="142"/>
      <w:r>
        <w:t xml:space="preserve"> Parameters used in model</w:t>
      </w:r>
    </w:p>
    <w:p w:rsidR="00516779" w:rsidRDefault="00516779" w:rsidP="00516779">
      <w:pPr>
        <w:divId w:val="1548566716"/>
        <w:rPr>
          <w:ins w:id="143" w:author="Jon Minton" w:date="2013-09-03T20:18:00Z"/>
        </w:rPr>
      </w:pPr>
      <w:commentRangeStart w:id="1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040"/>
        <w:gridCol w:w="3040"/>
        <w:gridCol w:w="3040"/>
      </w:tblGrid>
      <w:tr w:rsidR="00516779" w:rsidRPr="00774D14" w:rsidTr="00516779">
        <w:trPr>
          <w:divId w:val="1548566716"/>
          <w:trHeight w:val="103"/>
          <w:ins w:id="145" w:author="Jon Minton" w:date="2013-09-03T20:18:00Z"/>
        </w:trPr>
        <w:tc>
          <w:tcPr>
            <w:tcW w:w="3040" w:type="dxa"/>
          </w:tcPr>
          <w:p w:rsidR="00516779" w:rsidRPr="00774D14" w:rsidRDefault="00516779" w:rsidP="00CF6CB9">
            <w:pPr>
              <w:autoSpaceDE w:val="0"/>
              <w:autoSpaceDN w:val="0"/>
              <w:adjustRightInd w:val="0"/>
              <w:spacing w:after="0" w:line="240" w:lineRule="auto"/>
              <w:rPr>
                <w:ins w:id="146" w:author="Jon Minton" w:date="2013-09-03T20:18:00Z"/>
                <w:rFonts w:ascii="Humanist 77 7 BT" w:hAnsi="Humanist 77 7 BT" w:cs="Humanist 77 7 BT"/>
                <w:color w:val="000000"/>
                <w:sz w:val="17"/>
                <w:szCs w:val="17"/>
              </w:rPr>
            </w:pPr>
            <w:ins w:id="147" w:author="Jon Minton" w:date="2013-09-03T20:18:00Z">
              <w:r w:rsidRPr="00774D14">
                <w:rPr>
                  <w:rFonts w:ascii="Humanist 77 7 BT" w:hAnsi="Humanist 77 7 BT" w:cs="Humanist 77 7 BT"/>
                  <w:b/>
                  <w:bCs/>
                  <w:color w:val="000000"/>
                  <w:sz w:val="17"/>
                  <w:szCs w:val="17"/>
                </w:rPr>
                <w:t>GOS state</w:t>
              </w:r>
            </w:ins>
          </w:p>
        </w:tc>
        <w:tc>
          <w:tcPr>
            <w:tcW w:w="3040" w:type="dxa"/>
          </w:tcPr>
          <w:p w:rsidR="00516779" w:rsidRPr="00774D14" w:rsidRDefault="00516779" w:rsidP="00CF6CB9">
            <w:pPr>
              <w:autoSpaceDE w:val="0"/>
              <w:autoSpaceDN w:val="0"/>
              <w:adjustRightInd w:val="0"/>
              <w:spacing w:after="0" w:line="240" w:lineRule="auto"/>
              <w:rPr>
                <w:ins w:id="148" w:author="Jon Minton" w:date="2013-09-03T20:18:00Z"/>
                <w:rFonts w:ascii="Humanist 77 7 BT" w:hAnsi="Humanist 77 7 BT" w:cs="Humanist 77 7 BT"/>
                <w:color w:val="000000"/>
                <w:sz w:val="17"/>
                <w:szCs w:val="17"/>
              </w:rPr>
            </w:pPr>
            <w:ins w:id="149" w:author="Jon Minton" w:date="2013-09-03T20:18:00Z">
              <w:r w:rsidRPr="00774D14">
                <w:rPr>
                  <w:rFonts w:ascii="Humanist 77 7 BT" w:hAnsi="Humanist 77 7 BT" w:cs="Humanist 77 7 BT"/>
                  <w:b/>
                  <w:bCs/>
                  <w:color w:val="000000"/>
                  <w:sz w:val="17"/>
                  <w:szCs w:val="17"/>
                </w:rPr>
                <w:t>Assumed equivalent to</w:t>
              </w:r>
            </w:ins>
          </w:p>
        </w:tc>
        <w:tc>
          <w:tcPr>
            <w:tcW w:w="3040" w:type="dxa"/>
          </w:tcPr>
          <w:p w:rsidR="00516779" w:rsidRPr="00774D14" w:rsidRDefault="00516779" w:rsidP="00CF6CB9">
            <w:pPr>
              <w:autoSpaceDE w:val="0"/>
              <w:autoSpaceDN w:val="0"/>
              <w:adjustRightInd w:val="0"/>
              <w:spacing w:after="0" w:line="240" w:lineRule="auto"/>
              <w:rPr>
                <w:ins w:id="150" w:author="Jon Minton" w:date="2013-09-03T20:18:00Z"/>
                <w:rFonts w:ascii="Humanist 77 7 BT" w:hAnsi="Humanist 77 7 BT" w:cs="Humanist 77 7 BT"/>
                <w:color w:val="000000"/>
                <w:sz w:val="17"/>
                <w:szCs w:val="17"/>
              </w:rPr>
            </w:pPr>
            <w:ins w:id="151" w:author="Jon Minton" w:date="2013-09-03T20:18:00Z">
              <w:r w:rsidRPr="00774D14">
                <w:rPr>
                  <w:rFonts w:ascii="Humanist 77 7 BT" w:hAnsi="Humanist 77 7 BT" w:cs="Humanist 77 7 BT"/>
                  <w:b/>
                  <w:bCs/>
                  <w:color w:val="000000"/>
                  <w:sz w:val="17"/>
                  <w:szCs w:val="17"/>
                </w:rPr>
                <w:t>Utility multiplier</w:t>
              </w:r>
            </w:ins>
          </w:p>
        </w:tc>
      </w:tr>
      <w:tr w:rsidR="00516779" w:rsidRPr="00774D14" w:rsidTr="00516779">
        <w:trPr>
          <w:divId w:val="1548566716"/>
          <w:trHeight w:val="101"/>
          <w:ins w:id="152" w:author="Jon Minton" w:date="2013-09-03T20:18:00Z"/>
        </w:trPr>
        <w:tc>
          <w:tcPr>
            <w:tcW w:w="3040" w:type="dxa"/>
          </w:tcPr>
          <w:p w:rsidR="00516779" w:rsidRPr="00774D14" w:rsidRDefault="00516779" w:rsidP="00CF6CB9">
            <w:pPr>
              <w:autoSpaceDE w:val="0"/>
              <w:autoSpaceDN w:val="0"/>
              <w:adjustRightInd w:val="0"/>
              <w:spacing w:after="0" w:line="240" w:lineRule="auto"/>
              <w:rPr>
                <w:ins w:id="153" w:author="Jon Minton" w:date="2013-09-03T20:18:00Z"/>
                <w:rFonts w:ascii="Humanist 77 7 BT" w:hAnsi="Humanist 77 7 BT" w:cs="Humanist 77 7 BT"/>
                <w:color w:val="000000"/>
                <w:sz w:val="17"/>
                <w:szCs w:val="17"/>
              </w:rPr>
            </w:pPr>
            <w:ins w:id="154" w:author="Jon Minton" w:date="2013-09-03T20:18:00Z">
              <w:r w:rsidRPr="00774D14">
                <w:rPr>
                  <w:rFonts w:ascii="Humanist 77 7 BT" w:hAnsi="Humanist 77 7 BT" w:cs="Humanist 77 7 BT"/>
                  <w:color w:val="000000"/>
                  <w:sz w:val="17"/>
                  <w:szCs w:val="17"/>
                </w:rPr>
                <w:t xml:space="preserve">GOS 2: vegetative state </w:t>
              </w:r>
            </w:ins>
          </w:p>
        </w:tc>
        <w:tc>
          <w:tcPr>
            <w:tcW w:w="3040" w:type="dxa"/>
          </w:tcPr>
          <w:p w:rsidR="00516779" w:rsidRPr="00774D14" w:rsidRDefault="00516779" w:rsidP="00CF6CB9">
            <w:pPr>
              <w:autoSpaceDE w:val="0"/>
              <w:autoSpaceDN w:val="0"/>
              <w:adjustRightInd w:val="0"/>
              <w:spacing w:after="0" w:line="240" w:lineRule="auto"/>
              <w:rPr>
                <w:ins w:id="155" w:author="Jon Minton" w:date="2013-09-03T20:18:00Z"/>
                <w:rFonts w:ascii="Humanist 77 7 BT" w:hAnsi="Humanist 77 7 BT" w:cs="Humanist 77 7 BT"/>
                <w:color w:val="000000"/>
                <w:sz w:val="17"/>
                <w:szCs w:val="17"/>
              </w:rPr>
            </w:pPr>
            <w:proofErr w:type="spellStart"/>
            <w:ins w:id="156" w:author="Jon Minton" w:date="2013-09-03T20:18:00Z">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6: dead</w:t>
              </w:r>
            </w:ins>
          </w:p>
        </w:tc>
        <w:tc>
          <w:tcPr>
            <w:tcW w:w="3040" w:type="dxa"/>
          </w:tcPr>
          <w:p w:rsidR="00516779" w:rsidRPr="00774D14" w:rsidRDefault="00516779" w:rsidP="00CF6CB9">
            <w:pPr>
              <w:autoSpaceDE w:val="0"/>
              <w:autoSpaceDN w:val="0"/>
              <w:adjustRightInd w:val="0"/>
              <w:spacing w:after="0" w:line="240" w:lineRule="auto"/>
              <w:rPr>
                <w:ins w:id="157" w:author="Jon Minton" w:date="2013-09-03T20:18:00Z"/>
                <w:rFonts w:ascii="Humanist 77 7 BT" w:hAnsi="Humanist 77 7 BT" w:cs="Humanist 77 7 BT"/>
                <w:color w:val="000000"/>
                <w:sz w:val="17"/>
                <w:szCs w:val="17"/>
              </w:rPr>
            </w:pPr>
            <w:ins w:id="158" w:author="Jon Minton" w:date="2013-09-03T20:18:00Z">
              <w:r w:rsidRPr="00774D14">
                <w:rPr>
                  <w:rFonts w:ascii="Humanist 77 7 BT" w:hAnsi="Humanist 77 7 BT" w:cs="Humanist 77 7 BT"/>
                  <w:color w:val="000000"/>
                  <w:sz w:val="17"/>
                  <w:szCs w:val="17"/>
                </w:rPr>
                <w:t>0</w:t>
              </w:r>
            </w:ins>
          </w:p>
        </w:tc>
      </w:tr>
      <w:tr w:rsidR="00516779" w:rsidRPr="00774D14" w:rsidTr="00516779">
        <w:trPr>
          <w:divId w:val="1548566716"/>
          <w:trHeight w:val="201"/>
          <w:ins w:id="159" w:author="Jon Minton" w:date="2013-09-03T20:18:00Z"/>
        </w:trPr>
        <w:tc>
          <w:tcPr>
            <w:tcW w:w="3040" w:type="dxa"/>
          </w:tcPr>
          <w:p w:rsidR="00516779" w:rsidRPr="00774D14" w:rsidRDefault="00516779" w:rsidP="00CF6CB9">
            <w:pPr>
              <w:autoSpaceDE w:val="0"/>
              <w:autoSpaceDN w:val="0"/>
              <w:adjustRightInd w:val="0"/>
              <w:spacing w:after="0" w:line="240" w:lineRule="auto"/>
              <w:rPr>
                <w:ins w:id="160" w:author="Jon Minton" w:date="2013-09-03T20:18:00Z"/>
                <w:rFonts w:ascii="Humanist 77 7 BT" w:hAnsi="Humanist 77 7 BT" w:cs="Humanist 77 7 BT"/>
                <w:color w:val="000000"/>
                <w:sz w:val="17"/>
                <w:szCs w:val="17"/>
              </w:rPr>
            </w:pPr>
            <w:ins w:id="161" w:author="Jon Minton" w:date="2013-09-03T20:18:00Z">
              <w:r w:rsidRPr="00774D14">
                <w:rPr>
                  <w:rFonts w:ascii="Humanist 77 7 BT" w:hAnsi="Humanist 77 7 BT" w:cs="Humanist 77 7 BT"/>
                  <w:color w:val="000000"/>
                  <w:sz w:val="17"/>
                  <w:szCs w:val="17"/>
                </w:rPr>
                <w:t>GOS 3: severely disabled</w:t>
              </w:r>
            </w:ins>
          </w:p>
        </w:tc>
        <w:tc>
          <w:tcPr>
            <w:tcW w:w="3040" w:type="dxa"/>
          </w:tcPr>
          <w:p w:rsidR="00516779" w:rsidRPr="00774D14" w:rsidRDefault="00516779" w:rsidP="00CF6CB9">
            <w:pPr>
              <w:autoSpaceDE w:val="0"/>
              <w:autoSpaceDN w:val="0"/>
              <w:adjustRightInd w:val="0"/>
              <w:spacing w:after="0" w:line="240" w:lineRule="auto"/>
              <w:rPr>
                <w:ins w:id="162" w:author="Jon Minton" w:date="2013-09-03T20:18:00Z"/>
                <w:rFonts w:ascii="Humanist 77 7 BT" w:hAnsi="Humanist 77 7 BT" w:cs="Humanist 77 7 BT"/>
                <w:color w:val="000000"/>
                <w:sz w:val="17"/>
                <w:szCs w:val="17"/>
              </w:rPr>
            </w:pPr>
            <w:proofErr w:type="spellStart"/>
            <w:ins w:id="163" w:author="Jon Minton" w:date="2013-09-03T20:18:00Z">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4: moderately severely disabled; and </w:t>
              </w:r>
              <w:proofErr w:type="spellStart"/>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5: severely disabled</w:t>
              </w:r>
            </w:ins>
          </w:p>
        </w:tc>
        <w:tc>
          <w:tcPr>
            <w:tcW w:w="3040" w:type="dxa"/>
          </w:tcPr>
          <w:p w:rsidR="00516779" w:rsidRPr="00774D14" w:rsidRDefault="00516779" w:rsidP="00CF6CB9">
            <w:pPr>
              <w:autoSpaceDE w:val="0"/>
              <w:autoSpaceDN w:val="0"/>
              <w:adjustRightInd w:val="0"/>
              <w:spacing w:after="0" w:line="240" w:lineRule="auto"/>
              <w:rPr>
                <w:ins w:id="164" w:author="Jon Minton" w:date="2013-09-03T20:18:00Z"/>
                <w:rFonts w:ascii="Humanist 77 7 BT" w:hAnsi="Humanist 77 7 BT" w:cs="Humanist 77 7 BT"/>
                <w:color w:val="000000"/>
                <w:sz w:val="17"/>
                <w:szCs w:val="17"/>
              </w:rPr>
            </w:pPr>
            <w:ins w:id="165" w:author="Jon Minton" w:date="2013-09-03T20:18:00Z">
              <w:r w:rsidRPr="00774D14">
                <w:rPr>
                  <w:rFonts w:ascii="Humanist 77 7 BT" w:hAnsi="Humanist 77 7 BT" w:cs="Humanist 77 7 BT"/>
                  <w:color w:val="000000"/>
                  <w:sz w:val="17"/>
                  <w:szCs w:val="17"/>
                </w:rPr>
                <w:t xml:space="preserve">0.226 (95% CI 0.221 to 0.231) </w:t>
              </w:r>
            </w:ins>
          </w:p>
        </w:tc>
      </w:tr>
      <w:tr w:rsidR="00516779" w:rsidRPr="00774D14" w:rsidTr="00516779">
        <w:trPr>
          <w:divId w:val="1548566716"/>
          <w:trHeight w:val="361"/>
          <w:ins w:id="166" w:author="Jon Minton" w:date="2013-09-03T20:18:00Z"/>
        </w:trPr>
        <w:tc>
          <w:tcPr>
            <w:tcW w:w="3040" w:type="dxa"/>
          </w:tcPr>
          <w:p w:rsidR="00516779" w:rsidRPr="00774D14" w:rsidRDefault="00516779" w:rsidP="00CF6CB9">
            <w:pPr>
              <w:autoSpaceDE w:val="0"/>
              <w:autoSpaceDN w:val="0"/>
              <w:adjustRightInd w:val="0"/>
              <w:spacing w:after="0" w:line="240" w:lineRule="auto"/>
              <w:rPr>
                <w:ins w:id="167" w:author="Jon Minton" w:date="2013-09-03T20:18:00Z"/>
                <w:rFonts w:ascii="Humanist 77 7 BT" w:hAnsi="Humanist 77 7 BT" w:cs="Humanist 77 7 BT"/>
                <w:color w:val="000000"/>
                <w:sz w:val="17"/>
                <w:szCs w:val="17"/>
              </w:rPr>
            </w:pPr>
            <w:ins w:id="168" w:author="Jon Minton" w:date="2013-09-03T20:18:00Z">
              <w:r w:rsidRPr="00774D14">
                <w:rPr>
                  <w:rFonts w:ascii="Humanist 77 7 BT" w:hAnsi="Humanist 77 7 BT" w:cs="Humanist 77 7 BT"/>
                  <w:color w:val="000000"/>
                  <w:sz w:val="17"/>
                  <w:szCs w:val="17"/>
                </w:rPr>
                <w:t>GOS 4: moderately disabled</w:t>
              </w:r>
            </w:ins>
          </w:p>
        </w:tc>
        <w:tc>
          <w:tcPr>
            <w:tcW w:w="3040" w:type="dxa"/>
          </w:tcPr>
          <w:p w:rsidR="00516779" w:rsidRDefault="00516779" w:rsidP="00CF6CB9">
            <w:pPr>
              <w:autoSpaceDE w:val="0"/>
              <w:autoSpaceDN w:val="0"/>
              <w:adjustRightInd w:val="0"/>
              <w:spacing w:after="0" w:line="240" w:lineRule="auto"/>
              <w:rPr>
                <w:ins w:id="169" w:author="Jon Minton" w:date="2013-09-03T20:18:00Z"/>
                <w:rFonts w:ascii="Humanist 77 7 BT" w:hAnsi="Humanist 77 7 BT" w:cs="Humanist 77 7 BT"/>
                <w:color w:val="000000"/>
                <w:sz w:val="17"/>
                <w:szCs w:val="17"/>
              </w:rPr>
            </w:pPr>
            <w:proofErr w:type="spellStart"/>
            <w:ins w:id="170" w:author="Jon Minton" w:date="2013-09-03T20:18:00Z">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2: slight disability</w:t>
              </w:r>
            </w:ins>
          </w:p>
          <w:p w:rsidR="00516779" w:rsidRDefault="00516779" w:rsidP="00CF6CB9">
            <w:pPr>
              <w:autoSpaceDE w:val="0"/>
              <w:autoSpaceDN w:val="0"/>
              <w:adjustRightInd w:val="0"/>
              <w:spacing w:after="0" w:line="240" w:lineRule="auto"/>
              <w:rPr>
                <w:ins w:id="171" w:author="Jon Minton" w:date="2013-09-03T20:18:00Z"/>
                <w:rFonts w:ascii="Humanist 77 7 BT" w:hAnsi="Humanist 77 7 BT" w:cs="Humanist 77 7 BT"/>
                <w:i/>
                <w:iCs/>
                <w:color w:val="000000"/>
                <w:sz w:val="17"/>
                <w:szCs w:val="17"/>
              </w:rPr>
            </w:pPr>
            <w:ins w:id="172" w:author="Jon Minton" w:date="2013-09-03T20:18:00Z">
              <w:r w:rsidRPr="00774D14">
                <w:rPr>
                  <w:rFonts w:ascii="Humanist 77 7 BT" w:hAnsi="Humanist 77 7 BT" w:cs="Humanist 77 7 BT"/>
                  <w:i/>
                  <w:iCs/>
                  <w:color w:val="000000"/>
                  <w:sz w:val="17"/>
                  <w:szCs w:val="17"/>
                </w:rPr>
                <w:t>and</w:t>
              </w:r>
            </w:ins>
          </w:p>
          <w:p w:rsidR="00516779" w:rsidRPr="00774D14" w:rsidRDefault="00516779" w:rsidP="00CF6CB9">
            <w:pPr>
              <w:autoSpaceDE w:val="0"/>
              <w:autoSpaceDN w:val="0"/>
              <w:adjustRightInd w:val="0"/>
              <w:spacing w:after="0" w:line="240" w:lineRule="auto"/>
              <w:rPr>
                <w:ins w:id="173" w:author="Jon Minton" w:date="2013-09-03T20:18:00Z"/>
                <w:rFonts w:ascii="Humanist 77 7 BT" w:hAnsi="Humanist 77 7 BT" w:cs="Humanist 77 7 BT"/>
                <w:color w:val="000000"/>
                <w:sz w:val="17"/>
                <w:szCs w:val="17"/>
              </w:rPr>
            </w:pPr>
            <w:proofErr w:type="spellStart"/>
            <w:ins w:id="174" w:author="Jon Minton" w:date="2013-09-03T20:18:00Z">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3: moderate disability</w:t>
              </w:r>
            </w:ins>
          </w:p>
        </w:tc>
        <w:tc>
          <w:tcPr>
            <w:tcW w:w="3040" w:type="dxa"/>
          </w:tcPr>
          <w:p w:rsidR="00516779" w:rsidRPr="00774D14" w:rsidRDefault="00516779" w:rsidP="00CF6CB9">
            <w:pPr>
              <w:autoSpaceDE w:val="0"/>
              <w:autoSpaceDN w:val="0"/>
              <w:adjustRightInd w:val="0"/>
              <w:spacing w:after="0" w:line="240" w:lineRule="auto"/>
              <w:rPr>
                <w:ins w:id="175" w:author="Jon Minton" w:date="2013-09-03T20:18:00Z"/>
                <w:rFonts w:ascii="Humanist 77 7 BT" w:hAnsi="Humanist 77 7 BT" w:cs="Humanist 77 7 BT"/>
                <w:color w:val="000000"/>
                <w:sz w:val="17"/>
                <w:szCs w:val="17"/>
              </w:rPr>
            </w:pPr>
            <w:ins w:id="176" w:author="Jon Minton" w:date="2013-09-03T20:18:00Z">
              <w:r w:rsidRPr="00774D14">
                <w:rPr>
                  <w:rFonts w:ascii="Humanist 77 7 BT" w:hAnsi="Humanist 77 7 BT" w:cs="Humanist 77 7 BT"/>
                  <w:color w:val="000000"/>
                  <w:sz w:val="17"/>
                  <w:szCs w:val="17"/>
                </w:rPr>
                <w:t>0.642 (95% CI 0.638 to 0.645)</w:t>
              </w:r>
            </w:ins>
          </w:p>
        </w:tc>
      </w:tr>
      <w:tr w:rsidR="00516779" w:rsidRPr="00774D14" w:rsidTr="00516779">
        <w:trPr>
          <w:divId w:val="1548566716"/>
          <w:trHeight w:val="361"/>
          <w:ins w:id="177" w:author="Jon Minton" w:date="2013-09-03T20:18:00Z"/>
        </w:trPr>
        <w:tc>
          <w:tcPr>
            <w:tcW w:w="3040" w:type="dxa"/>
          </w:tcPr>
          <w:p w:rsidR="00516779" w:rsidRPr="00774D14" w:rsidRDefault="00516779" w:rsidP="00CF6CB9">
            <w:pPr>
              <w:autoSpaceDE w:val="0"/>
              <w:autoSpaceDN w:val="0"/>
              <w:adjustRightInd w:val="0"/>
              <w:spacing w:after="0" w:line="240" w:lineRule="auto"/>
              <w:rPr>
                <w:ins w:id="178" w:author="Jon Minton" w:date="2013-09-03T20:18:00Z"/>
                <w:rFonts w:ascii="Humanist 77 7 BT" w:hAnsi="Humanist 77 7 BT" w:cs="Humanist 77 7 BT"/>
                <w:color w:val="000000"/>
                <w:sz w:val="17"/>
                <w:szCs w:val="17"/>
              </w:rPr>
            </w:pPr>
            <w:ins w:id="179" w:author="Jon Minton" w:date="2013-09-03T20:18:00Z">
              <w:r w:rsidRPr="00774D14">
                <w:rPr>
                  <w:rFonts w:ascii="Humanist 77 7 BT" w:hAnsi="Humanist 77 7 BT" w:cs="Humanist 77 7 BT"/>
                  <w:color w:val="000000"/>
                  <w:sz w:val="17"/>
                  <w:szCs w:val="17"/>
                </w:rPr>
                <w:t>GOS 5: good recovery</w:t>
              </w:r>
            </w:ins>
          </w:p>
        </w:tc>
        <w:tc>
          <w:tcPr>
            <w:tcW w:w="3040" w:type="dxa"/>
          </w:tcPr>
          <w:p w:rsidR="00516779" w:rsidRDefault="00516779" w:rsidP="00CF6CB9">
            <w:pPr>
              <w:autoSpaceDE w:val="0"/>
              <w:autoSpaceDN w:val="0"/>
              <w:adjustRightInd w:val="0"/>
              <w:spacing w:after="0" w:line="240" w:lineRule="auto"/>
              <w:rPr>
                <w:ins w:id="180" w:author="Jon Minton" w:date="2013-09-03T20:18:00Z"/>
                <w:rFonts w:ascii="Humanist 77 7 BT" w:hAnsi="Humanist 77 7 BT" w:cs="Humanist 77 7 BT"/>
                <w:color w:val="000000"/>
                <w:sz w:val="17"/>
                <w:szCs w:val="17"/>
              </w:rPr>
            </w:pPr>
            <w:proofErr w:type="spellStart"/>
            <w:ins w:id="181" w:author="Jon Minton" w:date="2013-09-03T20:18:00Z">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0: no symptoms</w:t>
              </w:r>
            </w:ins>
          </w:p>
          <w:p w:rsidR="00516779" w:rsidRDefault="00516779" w:rsidP="00CF6CB9">
            <w:pPr>
              <w:autoSpaceDE w:val="0"/>
              <w:autoSpaceDN w:val="0"/>
              <w:adjustRightInd w:val="0"/>
              <w:spacing w:after="0" w:line="240" w:lineRule="auto"/>
              <w:rPr>
                <w:ins w:id="182" w:author="Jon Minton" w:date="2013-09-03T20:18:00Z"/>
                <w:rFonts w:ascii="Humanist 77 7 BT" w:hAnsi="Humanist 77 7 BT" w:cs="Humanist 77 7 BT"/>
                <w:i/>
                <w:iCs/>
                <w:color w:val="000000"/>
                <w:sz w:val="17"/>
                <w:szCs w:val="17"/>
              </w:rPr>
            </w:pPr>
            <w:ins w:id="183" w:author="Jon Minton" w:date="2013-09-03T20:18:00Z">
              <w:r w:rsidRPr="00774D14">
                <w:rPr>
                  <w:rFonts w:ascii="Humanist 77 7 BT" w:hAnsi="Humanist 77 7 BT" w:cs="Humanist 77 7 BT"/>
                  <w:i/>
                  <w:iCs/>
                  <w:color w:val="000000"/>
                  <w:sz w:val="17"/>
                  <w:szCs w:val="17"/>
                </w:rPr>
                <w:t>and</w:t>
              </w:r>
            </w:ins>
          </w:p>
          <w:p w:rsidR="00516779" w:rsidRPr="00774D14" w:rsidRDefault="00516779" w:rsidP="00CF6CB9">
            <w:pPr>
              <w:autoSpaceDE w:val="0"/>
              <w:autoSpaceDN w:val="0"/>
              <w:adjustRightInd w:val="0"/>
              <w:spacing w:after="0" w:line="240" w:lineRule="auto"/>
              <w:rPr>
                <w:ins w:id="184" w:author="Jon Minton" w:date="2013-09-03T20:18:00Z"/>
                <w:rFonts w:ascii="Humanist 77 7 BT" w:hAnsi="Humanist 77 7 BT" w:cs="Humanist 77 7 BT"/>
                <w:color w:val="000000"/>
                <w:sz w:val="17"/>
                <w:szCs w:val="17"/>
              </w:rPr>
            </w:pPr>
            <w:proofErr w:type="spellStart"/>
            <w:ins w:id="185" w:author="Jon Minton" w:date="2013-09-03T20:18:00Z">
              <w:r w:rsidRPr="00774D14">
                <w:rPr>
                  <w:rFonts w:ascii="Humanist 77 7 BT" w:hAnsi="Humanist 77 7 BT" w:cs="Humanist 77 7 BT"/>
                  <w:color w:val="000000"/>
                  <w:sz w:val="17"/>
                  <w:szCs w:val="17"/>
                </w:rPr>
                <w:t>mRS</w:t>
              </w:r>
              <w:proofErr w:type="spellEnd"/>
              <w:r w:rsidRPr="00774D14">
                <w:rPr>
                  <w:rFonts w:ascii="Humanist 77 7 BT" w:hAnsi="Humanist 77 7 BT" w:cs="Humanist 77 7 BT"/>
                  <w:color w:val="000000"/>
                  <w:sz w:val="17"/>
                  <w:szCs w:val="17"/>
                </w:rPr>
                <w:t xml:space="preserve"> 1: no significant disability</w:t>
              </w:r>
            </w:ins>
          </w:p>
        </w:tc>
        <w:tc>
          <w:tcPr>
            <w:tcW w:w="3040" w:type="dxa"/>
          </w:tcPr>
          <w:p w:rsidR="00516779" w:rsidRPr="00774D14" w:rsidRDefault="00516779" w:rsidP="00516779">
            <w:pPr>
              <w:keepNext/>
              <w:autoSpaceDE w:val="0"/>
              <w:autoSpaceDN w:val="0"/>
              <w:adjustRightInd w:val="0"/>
              <w:spacing w:after="0" w:line="240" w:lineRule="auto"/>
              <w:rPr>
                <w:ins w:id="186" w:author="Jon Minton" w:date="2013-09-03T20:18:00Z"/>
                <w:rFonts w:ascii="Humanist 77 7 BT" w:hAnsi="Humanist 77 7 BT" w:cs="Humanist 77 7 BT"/>
                <w:color w:val="000000"/>
                <w:sz w:val="17"/>
                <w:szCs w:val="17"/>
              </w:rPr>
            </w:pPr>
            <w:ins w:id="187" w:author="Jon Minton" w:date="2013-09-03T20:18:00Z">
              <w:r w:rsidRPr="00774D14">
                <w:rPr>
                  <w:rFonts w:ascii="Humanist 77 7 BT" w:hAnsi="Humanist 77 7 BT" w:cs="Humanist 77 7 BT"/>
                  <w:color w:val="000000"/>
                  <w:sz w:val="17"/>
                  <w:szCs w:val="17"/>
                </w:rPr>
                <w:t xml:space="preserve">0.895 (95% CI 0.892 to 0.898) </w:t>
              </w:r>
            </w:ins>
          </w:p>
        </w:tc>
      </w:tr>
    </w:tbl>
    <w:p w:rsidR="00EF4E89" w:rsidRDefault="00516779" w:rsidP="00516779">
      <w:pPr>
        <w:pStyle w:val="Caption"/>
        <w:jc w:val="left"/>
        <w:divId w:val="1548566716"/>
        <w:sectPr w:rsidR="00EF4E89" w:rsidSect="00EF4E89">
          <w:pgSz w:w="16838" w:h="11906" w:orient="landscape"/>
          <w:pgMar w:top="1440" w:right="1440" w:bottom="1440" w:left="1440" w:header="709" w:footer="709" w:gutter="0"/>
          <w:cols w:space="708"/>
          <w:docGrid w:linePitch="360"/>
        </w:sectPr>
      </w:pPr>
      <w:bookmarkStart w:id="188" w:name="_Ref366003102"/>
      <w:bookmarkStart w:id="189" w:name="_Ref366003107"/>
      <w:r>
        <w:t xml:space="preserve">Table </w:t>
      </w:r>
      <w:r>
        <w:fldChar w:fldCharType="begin"/>
      </w:r>
      <w:r>
        <w:instrText xml:space="preserve"> SEQ Table \* ARABIC </w:instrText>
      </w:r>
      <w:r>
        <w:fldChar w:fldCharType="separate"/>
      </w:r>
      <w:r w:rsidR="007A2563">
        <w:rPr>
          <w:noProof/>
        </w:rPr>
        <w:t>6</w:t>
      </w:r>
      <w:r>
        <w:fldChar w:fldCharType="end"/>
      </w:r>
      <w:bookmarkEnd w:id="189"/>
      <w:proofErr w:type="gramStart"/>
      <w:r>
        <w:t xml:space="preserve"> Assumed relationship</w:t>
      </w:r>
      <w:proofErr w:type="gramEnd"/>
      <w:r>
        <w:t xml:space="preserve"> between GOS and </w:t>
      </w:r>
      <w:proofErr w:type="spellStart"/>
      <w:r>
        <w:t>mRS</w:t>
      </w:r>
      <w:proofErr w:type="spellEnd"/>
      <w:r>
        <w:t>, and estimated utility multipliers for each GOS state</w:t>
      </w:r>
      <w:bookmarkEnd w:id="188"/>
      <w:commentRangeEnd w:id="144"/>
      <w:r w:rsidR="00AD0F91">
        <w:rPr>
          <w:rStyle w:val="CommentReference"/>
          <w:rFonts w:ascii="Times New Roman" w:eastAsia="Times New Roman" w:hAnsi="Times New Roman" w:cs="Times New Roman"/>
          <w:b w:val="0"/>
          <w:bCs w:val="0"/>
          <w:color w:val="auto"/>
          <w:lang w:eastAsia="en-GB" w:bidi="ar-SA"/>
        </w:rPr>
        <w:commentReference w:id="144"/>
      </w:r>
    </w:p>
    <w:p w:rsidR="00EF4E89" w:rsidRDefault="00C2196C" w:rsidP="00EF4E89">
      <w:pPr>
        <w:pStyle w:val="Heading2"/>
        <w:numPr>
          <w:ilvl w:val="0"/>
          <w:numId w:val="0"/>
        </w:numPr>
        <w:divId w:val="1548566716"/>
        <w:rPr>
          <w:ins w:id="190" w:author="Jon Minton" w:date="2013-09-05T21:12:00Z"/>
          <w:lang w:val="en-GB"/>
        </w:rPr>
      </w:pPr>
      <w:r>
        <w:rPr>
          <w:lang w:val="en-GB"/>
        </w:rPr>
        <w:lastRenderedPageBreak/>
        <w:t xml:space="preserve">Appendix </w:t>
      </w:r>
      <w:r w:rsidR="00EF4E89">
        <w:rPr>
          <w:lang w:val="en-GB"/>
        </w:rPr>
        <w:t xml:space="preserve">B: </w:t>
      </w:r>
      <w:r w:rsidR="00EF4E89" w:rsidRPr="0031099C">
        <w:rPr>
          <w:lang w:val="en-GB"/>
        </w:rPr>
        <w:t>Sensitivity and Specificity tables</w:t>
      </w:r>
    </w:p>
    <w:p w:rsidR="00DB728C" w:rsidRPr="00DB728C" w:rsidRDefault="00DB728C">
      <w:pPr>
        <w:divId w:val="1548566716"/>
        <w:rPr>
          <w:lang w:val="en-GB"/>
        </w:rPr>
        <w:pPrChange w:id="191" w:author="Jon Minton" w:date="2013-09-05T21:12:00Z">
          <w:pPr>
            <w:pStyle w:val="Heading2"/>
            <w:numPr>
              <w:ilvl w:val="0"/>
              <w:numId w:val="0"/>
            </w:numPr>
            <w:divId w:val="1548566716"/>
          </w:pPr>
        </w:pPrChange>
      </w:pPr>
      <w:ins w:id="192" w:author="Jon Minton" w:date="2013-09-05T21:12:00Z">
        <w:r>
          <w:rPr>
            <w:lang w:val="en-GB"/>
          </w:rPr>
          <w:t xml:space="preserve">The tables below show how the mean ICER of the TTE compared with the No TTE strategy varies for each of </w:t>
        </w:r>
      </w:ins>
      <w:ins w:id="193" w:author="Jon Minton" w:date="2013-09-05T21:13:00Z">
        <w:r>
          <w:rPr>
            <w:lang w:val="en-GB"/>
          </w:rPr>
          <w:t xml:space="preserve">121 joint configurations of TTE sensitivity and specificity. D indicates that the TTE </w:t>
        </w:r>
      </w:ins>
      <w:ins w:id="194" w:author="Jon Minton" w:date="2013-09-05T21:14:00Z">
        <w:r>
          <w:rPr>
            <w:lang w:val="en-GB"/>
          </w:rPr>
          <w:t xml:space="preserve">strategy </w:t>
        </w:r>
      </w:ins>
      <w:ins w:id="195" w:author="Jon Minton" w:date="2013-09-05T21:13:00Z">
        <w:r>
          <w:rPr>
            <w:lang w:val="en-GB"/>
          </w:rPr>
          <w:t xml:space="preserve">is dominated by the No TTE </w:t>
        </w:r>
      </w:ins>
      <w:ins w:id="196" w:author="Jon Minton" w:date="2013-09-05T21:14:00Z">
        <w:r>
          <w:rPr>
            <w:lang w:val="en-GB"/>
          </w:rPr>
          <w:t xml:space="preserve">strategy. Numbers show the ICER to the </w:t>
        </w:r>
      </w:ins>
      <w:ins w:id="197" w:author="Jon Minton" w:date="2013-09-05T21:15:00Z">
        <w:r>
          <w:rPr>
            <w:lang w:val="en-GB"/>
          </w:rPr>
          <w:t>nearest £1000 (i.e. 19.2 refers to an ICER of £19 200/QALY)</w:t>
        </w:r>
      </w:ins>
      <w:ins w:id="198" w:author="Jon Minton" w:date="2013-09-05T21:16:00Z">
        <w:r>
          <w:rPr>
            <w:lang w:val="en-GB"/>
          </w:rPr>
          <w:t>. The code in the top left of each table refers to the patient population and OAC strategy under evaluation. (For example, W_65_0_M refers to 65 year old males with warfarin as the OAC of choice</w:t>
        </w:r>
      </w:ins>
      <w:ins w:id="199" w:author="Jon Minton" w:date="2013-09-05T21:18:00Z">
        <w:r w:rsidR="00AD0F91">
          <w:rPr>
            <w:lang w:val="en-GB"/>
          </w:rPr>
          <w:t>.)</w:t>
        </w:r>
      </w:ins>
    </w:p>
    <w:tbl>
      <w:tblPr>
        <w:tblStyle w:val="TableGrid"/>
        <w:tblW w:w="0" w:type="auto"/>
        <w:tblLook w:val="04A0" w:firstRow="1" w:lastRow="0" w:firstColumn="1" w:lastColumn="0" w:noHBand="0" w:noVBand="1"/>
      </w:tblPr>
      <w:tblGrid>
        <w:gridCol w:w="7905"/>
        <w:gridCol w:w="141"/>
        <w:gridCol w:w="142"/>
      </w:tblGrid>
      <w:tr w:rsidR="004B4D95" w:rsidRPr="0031099C" w:rsidTr="006E20FD">
        <w:trPr>
          <w:gridAfter w:val="2"/>
          <w:divId w:val="1548566716"/>
          <w:wAfter w:w="283" w:type="dxa"/>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gridAfter w:val="2"/>
          <w:divId w:val="1548566716"/>
          <w:wAfter w:w="283" w:type="dxa"/>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gridAfter w:val="2"/>
          <w:divId w:val="1548566716"/>
          <w:wAfter w:w="283" w:type="dxa"/>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r w:rsidR="006E20FD" w:rsidRPr="0031099C" w:rsidTr="006E20FD">
        <w:trPr>
          <w:gridAfter w:val="1"/>
          <w:divId w:val="1548566716"/>
          <w:wAfter w:w="142" w:type="dxa"/>
        </w:trPr>
        <w:tc>
          <w:tcPr>
            <w:tcW w:w="8046" w:type="dxa"/>
            <w:gridSpan w:val="2"/>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gridAfter w:val="1"/>
          <w:divId w:val="1548566716"/>
          <w:wAfter w:w="142" w:type="dxa"/>
          <w:trHeight w:val="151"/>
        </w:trPr>
        <w:tc>
          <w:tcPr>
            <w:tcW w:w="8046" w:type="dxa"/>
            <w:gridSpan w:val="2"/>
          </w:tcPr>
          <w:p w:rsidR="006E20FD" w:rsidRPr="0031099C" w:rsidRDefault="006E20FD" w:rsidP="006E20FD">
            <w:pPr>
              <w:pStyle w:val="ListParagraph"/>
              <w:numPr>
                <w:ilvl w:val="0"/>
                <w:numId w:val="17"/>
              </w:numPr>
              <w:spacing w:line="240" w:lineRule="auto"/>
              <w:jc w:val="center"/>
            </w:pPr>
            <w:r w:rsidRPr="0031099C">
              <w:lastRenderedPageBreak/>
              <w:t>W_65_0_F</w:t>
            </w:r>
          </w:p>
        </w:tc>
      </w:tr>
      <w:tr w:rsidR="006E20FD" w:rsidRPr="0031099C" w:rsidTr="006E20FD">
        <w:trPr>
          <w:gridAfter w:val="1"/>
          <w:divId w:val="1548566716"/>
          <w:wAfter w:w="142" w:type="dxa"/>
          <w:trHeight w:val="117"/>
        </w:trPr>
        <w:tc>
          <w:tcPr>
            <w:tcW w:w="8046" w:type="dxa"/>
            <w:gridSpan w:val="2"/>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gridAfter w:val="1"/>
          <w:divId w:val="1548566716"/>
          <w:wAfter w:w="142" w:type="dxa"/>
          <w:trHeight w:val="118"/>
        </w:trPr>
        <w:tc>
          <w:tcPr>
            <w:tcW w:w="8046" w:type="dxa"/>
            <w:gridSpan w:val="2"/>
          </w:tcPr>
          <w:p w:rsidR="006E20FD" w:rsidRPr="0031099C" w:rsidRDefault="006E20FD" w:rsidP="006E20FD">
            <w:pPr>
              <w:pStyle w:val="ListParagraph"/>
              <w:numPr>
                <w:ilvl w:val="0"/>
                <w:numId w:val="17"/>
              </w:numPr>
              <w:spacing w:line="240" w:lineRule="auto"/>
              <w:jc w:val="center"/>
            </w:pPr>
            <w:r w:rsidRPr="0031099C">
              <w:t>R_50_0_M</w:t>
            </w:r>
          </w:p>
        </w:tc>
      </w:tr>
      <w:tr w:rsidR="006E20FD" w:rsidRPr="0031099C" w:rsidTr="001C4819">
        <w:trPr>
          <w:divId w:val="1548566716"/>
          <w:trHeight w:val="117"/>
        </w:trPr>
        <w:tc>
          <w:tcPr>
            <w:tcW w:w="8188" w:type="dxa"/>
            <w:gridSpan w:val="3"/>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1C4819">
        <w:trPr>
          <w:divId w:val="1548566716"/>
          <w:trHeight w:val="118"/>
        </w:trPr>
        <w:tc>
          <w:tcPr>
            <w:tcW w:w="8188" w:type="dxa"/>
            <w:gridSpan w:val="3"/>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1C4819">
        <w:trPr>
          <w:divId w:val="1548566716"/>
          <w:trHeight w:val="134"/>
        </w:trPr>
        <w:tc>
          <w:tcPr>
            <w:tcW w:w="8188" w:type="dxa"/>
            <w:gridSpan w:val="3"/>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1C4819">
        <w:trPr>
          <w:divId w:val="1548566716"/>
          <w:trHeight w:val="134"/>
        </w:trPr>
        <w:tc>
          <w:tcPr>
            <w:tcW w:w="8188" w:type="dxa"/>
            <w:gridSpan w:val="3"/>
          </w:tcPr>
          <w:p w:rsidR="006E20FD" w:rsidRPr="0031099C" w:rsidRDefault="006E20FD" w:rsidP="006E20FD">
            <w:pPr>
              <w:pStyle w:val="ListParagraph"/>
              <w:numPr>
                <w:ilvl w:val="0"/>
                <w:numId w:val="17"/>
              </w:numPr>
              <w:spacing w:line="240" w:lineRule="auto"/>
              <w:jc w:val="center"/>
            </w:pPr>
            <w:r w:rsidRPr="0031099C">
              <w:lastRenderedPageBreak/>
              <w:t>R_65_0_M</w:t>
            </w:r>
          </w:p>
        </w:tc>
      </w:tr>
      <w:tr w:rsidR="00C2196C" w:rsidRPr="0031099C" w:rsidTr="001C4819">
        <w:trPr>
          <w:divId w:val="1548566716"/>
          <w:trHeight w:val="134"/>
        </w:trPr>
        <w:tc>
          <w:tcPr>
            <w:tcW w:w="8188" w:type="dxa"/>
            <w:gridSpan w:val="3"/>
          </w:tcPr>
          <w:p w:rsidR="00C2196C" w:rsidRDefault="00C2196C" w:rsidP="00C2196C">
            <w:pPr>
              <w:pStyle w:val="ListParagraph"/>
              <w:spacing w:line="240" w:lineRule="auto"/>
            </w:pPr>
          </w:p>
          <w:p w:rsidR="00C2196C" w:rsidRPr="0031099C" w:rsidRDefault="00C2196C" w:rsidP="00C2196C">
            <w:pPr>
              <w:pStyle w:val="ListParagraph"/>
              <w:spacing w:line="240" w:lineRule="auto"/>
            </w:pPr>
          </w:p>
        </w:tc>
      </w:tr>
      <w:tr w:rsidR="006E20FD" w:rsidRPr="0031099C" w:rsidTr="001C4819">
        <w:trPr>
          <w:divId w:val="1548566716"/>
          <w:trHeight w:val="118"/>
        </w:trPr>
        <w:tc>
          <w:tcPr>
            <w:tcW w:w="8188" w:type="dxa"/>
            <w:gridSpan w:val="3"/>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1C4819">
        <w:trPr>
          <w:divId w:val="1548566716"/>
          <w:trHeight w:val="117"/>
        </w:trPr>
        <w:tc>
          <w:tcPr>
            <w:tcW w:w="8188" w:type="dxa"/>
            <w:gridSpan w:val="3"/>
          </w:tcPr>
          <w:p w:rsidR="006E20FD" w:rsidRPr="0031099C" w:rsidRDefault="006E20FD" w:rsidP="006E20FD">
            <w:pPr>
              <w:pStyle w:val="ListParagraph"/>
              <w:numPr>
                <w:ilvl w:val="0"/>
                <w:numId w:val="17"/>
              </w:numPr>
              <w:spacing w:line="240" w:lineRule="auto"/>
              <w:jc w:val="center"/>
            </w:pPr>
            <w:r w:rsidRPr="0031099C">
              <w:t>R_65_0_F</w:t>
            </w:r>
          </w:p>
        </w:tc>
      </w:tr>
      <w:tr w:rsidR="006E20FD" w:rsidRPr="0031099C" w:rsidTr="001C4819">
        <w:trPr>
          <w:divId w:val="1548566716"/>
          <w:trHeight w:val="118"/>
        </w:trPr>
        <w:tc>
          <w:tcPr>
            <w:tcW w:w="8188" w:type="dxa"/>
            <w:gridSpan w:val="3"/>
          </w:tcPr>
          <w:p w:rsidR="006E20FD" w:rsidRPr="0031099C" w:rsidRDefault="006E20FD" w:rsidP="006E20FD">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1C4819">
        <w:trPr>
          <w:divId w:val="1548566716"/>
          <w:trHeight w:val="117"/>
        </w:trPr>
        <w:tc>
          <w:tcPr>
            <w:tcW w:w="8188" w:type="dxa"/>
            <w:gridSpan w:val="3"/>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1C4819">
        <w:trPr>
          <w:divId w:val="1548566716"/>
          <w:trHeight w:val="118"/>
        </w:trPr>
        <w:tc>
          <w:tcPr>
            <w:tcW w:w="8188" w:type="dxa"/>
            <w:gridSpan w:val="3"/>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1C4819">
        <w:trPr>
          <w:divId w:val="1548566716"/>
          <w:trHeight w:val="117"/>
        </w:trPr>
        <w:tc>
          <w:tcPr>
            <w:tcW w:w="8188" w:type="dxa"/>
            <w:gridSpan w:val="3"/>
          </w:tcPr>
          <w:p w:rsidR="006E20FD" w:rsidRPr="0031099C" w:rsidRDefault="006E20FD" w:rsidP="006E20FD">
            <w:pPr>
              <w:pStyle w:val="ListParagraph"/>
              <w:numPr>
                <w:ilvl w:val="0"/>
                <w:numId w:val="17"/>
              </w:numPr>
              <w:spacing w:line="240" w:lineRule="auto"/>
              <w:jc w:val="center"/>
            </w:pPr>
            <w:r w:rsidRPr="0031099C">
              <w:lastRenderedPageBreak/>
              <w:t>D_65_0_F</w:t>
            </w:r>
          </w:p>
        </w:tc>
      </w:tr>
    </w:tbl>
    <w:p w:rsidR="00EF4E89" w:rsidRDefault="00C2196C" w:rsidP="00C2196C">
      <w:pPr>
        <w:pStyle w:val="Caption"/>
      </w:pPr>
      <w:proofErr w:type="gramStart"/>
      <w:r>
        <w:t xml:space="preserve">Table </w:t>
      </w:r>
      <w:proofErr w:type="gramEnd"/>
      <w:r w:rsidR="00516779">
        <w:fldChar w:fldCharType="begin"/>
      </w:r>
      <w:r w:rsidR="00516779">
        <w:instrText xml:space="preserve"> SEQ Table \* ARABIC </w:instrText>
      </w:r>
      <w:r w:rsidR="00516779">
        <w:fldChar w:fldCharType="separate"/>
      </w:r>
      <w:r w:rsidR="007A2563">
        <w:rPr>
          <w:noProof/>
        </w:rPr>
        <w:t>7</w:t>
      </w:r>
      <w:r w:rsidR="00516779">
        <w:fldChar w:fldCharType="end"/>
      </w:r>
      <w:proofErr w:type="gramStart"/>
      <w:r>
        <w:t xml:space="preserve"> Effect of assumed sensitivity and specificity of device on estimated cost effectiveness.</w:t>
      </w:r>
      <w:proofErr w:type="gramEnd"/>
      <w:r>
        <w:t xml:space="preserve"> D: </w:t>
      </w:r>
      <w:proofErr w:type="spellStart"/>
      <w:r>
        <w:t>dabigatran</w:t>
      </w:r>
      <w:proofErr w:type="spellEnd"/>
      <w:r>
        <w:t xml:space="preserve">; W: Warfarin; R: </w:t>
      </w:r>
      <w:proofErr w:type="spellStart"/>
      <w:r>
        <w:t>rivaroxaban</w:t>
      </w:r>
      <w:proofErr w:type="spellEnd"/>
      <w:r>
        <w:t>; M: Male; F: Female; 65: 65 years old; 50: 50 years old</w:t>
      </w:r>
    </w:p>
    <w:p w:rsidR="00C2196C" w:rsidRPr="0031099C" w:rsidRDefault="00C2196C">
      <w:pPr>
        <w:spacing w:line="276" w:lineRule="auto"/>
        <w:jc w:val="left"/>
        <w:rPr>
          <w:lang w:val="en-GB"/>
        </w:rPr>
        <w:sectPr w:rsidR="00C2196C" w:rsidRPr="0031099C" w:rsidSect="00EF4E89">
          <w:pgSz w:w="11906" w:h="16838"/>
          <w:pgMar w:top="1440" w:right="1440" w:bottom="1440" w:left="1440" w:header="709" w:footer="709" w:gutter="0"/>
          <w:cols w:space="708"/>
          <w:docGrid w:linePitch="360"/>
        </w:sectPr>
      </w:pPr>
    </w:p>
    <w:p w:rsidR="00421B11" w:rsidRDefault="00C2196C" w:rsidP="00C2196C">
      <w:pPr>
        <w:pStyle w:val="Heading2"/>
        <w:numPr>
          <w:ilvl w:val="0"/>
          <w:numId w:val="0"/>
        </w:numPr>
        <w:divId w:val="1548566716"/>
        <w:rPr>
          <w:ins w:id="200" w:author="Jon Minton" w:date="2013-09-06T09:44:00Z"/>
        </w:rPr>
      </w:pPr>
      <w:r>
        <w:lastRenderedPageBreak/>
        <w:t>Appendix C: Simulated clinical outcomes</w:t>
      </w:r>
    </w:p>
    <w:p w:rsidR="00E74718" w:rsidRDefault="00E74718" w:rsidP="00E74718">
      <w:pPr>
        <w:pStyle w:val="Heading3"/>
        <w:numPr>
          <w:ilvl w:val="0"/>
          <w:numId w:val="0"/>
        </w:numPr>
        <w:divId w:val="1548566716"/>
        <w:rPr>
          <w:ins w:id="201" w:author="Jon Minton" w:date="2013-09-06T09:44:00Z"/>
        </w:rPr>
        <w:pPrChange w:id="202" w:author="Jon Minton" w:date="2013-09-06T09:44:00Z">
          <w:pPr>
            <w:pStyle w:val="Heading2"/>
            <w:numPr>
              <w:ilvl w:val="0"/>
              <w:numId w:val="0"/>
            </w:numPr>
            <w:divId w:val="1548566716"/>
          </w:pPr>
        </w:pPrChange>
      </w:pPr>
      <w:ins w:id="203" w:author="Jon Minton" w:date="2013-09-06T09:44:00Z">
        <w:r>
          <w:t>Introduction</w:t>
        </w:r>
      </w:ins>
    </w:p>
    <w:p w:rsidR="00E74718" w:rsidRDefault="00E74718" w:rsidP="00E74718">
      <w:pPr>
        <w:divId w:val="1548566716"/>
        <w:sectPr w:rsidR="00E74718" w:rsidSect="00E74718">
          <w:pgSz w:w="11906" w:h="16838"/>
          <w:pgMar w:top="1440" w:right="1440" w:bottom="1440" w:left="1440" w:header="708" w:footer="708" w:gutter="0"/>
          <w:cols w:space="708"/>
          <w:docGrid w:linePitch="360"/>
        </w:sectPr>
      </w:pPr>
      <w:ins w:id="204" w:author="Jon Minton" w:date="2013-09-06T09:44:00Z">
        <w:r>
          <w:t>This appen</w:t>
        </w:r>
      </w:ins>
      <w:ins w:id="205" w:author="Jon Minton" w:date="2013-09-06T09:45:00Z">
        <w:r>
          <w:t xml:space="preserve">dix shows the simulated clinical outcomes for each of the patient, OAC and TTE strategies which were simulated. Values are presented to as many decimal places as are required to show differences in outcomes. </w:t>
        </w:r>
      </w:ins>
      <w:ins w:id="206" w:author="Jon Minton" w:date="2013-09-06T09:48:00Z">
        <w:r>
          <w:t>Two different ages at diagnosis were simulated: aged 65 at diagnosis, and aged 50 years at diagnosis. All patients were assumed to have a CHADS</w:t>
        </w:r>
        <w:r w:rsidRPr="00E74718">
          <w:rPr>
            <w:vertAlign w:val="subscript"/>
            <w:rPrChange w:id="207" w:author="Jon Minton" w:date="2013-09-06T09:49:00Z">
              <w:rPr/>
            </w:rPrChange>
          </w:rPr>
          <w:t>2</w:t>
        </w:r>
        <w:r>
          <w:t xml:space="preserve"> score of zero at diagnosis.  </w:t>
        </w:r>
      </w:ins>
    </w:p>
    <w:tbl>
      <w:tblPr>
        <w:tblStyle w:val="TableGrid"/>
        <w:tblpPr w:leftFromText="180" w:rightFromText="180" w:vertAnchor="page" w:horzAnchor="margin" w:tblpY="1021"/>
        <w:tblW w:w="13396" w:type="dxa"/>
        <w:tblLook w:val="04A0" w:firstRow="1" w:lastRow="0" w:firstColumn="1" w:lastColumn="0" w:noHBand="0" w:noVBand="1"/>
        <w:tblPrChange w:id="208" w:author="Jon Minton" w:date="2013-09-06T09:45:00Z">
          <w:tblPr>
            <w:tblStyle w:val="TableGrid"/>
            <w:tblpPr w:leftFromText="180" w:rightFromText="180" w:horzAnchor="margin" w:tblpY="780"/>
            <w:tblW w:w="13396" w:type="dxa"/>
            <w:tblLook w:val="04A0" w:firstRow="1" w:lastRow="0" w:firstColumn="1" w:lastColumn="0" w:noHBand="0" w:noVBand="1"/>
          </w:tblPr>
        </w:tblPrChange>
      </w:tblPr>
      <w:tblGrid>
        <w:gridCol w:w="1254"/>
        <w:gridCol w:w="2812"/>
        <w:gridCol w:w="1418"/>
        <w:gridCol w:w="992"/>
        <w:gridCol w:w="851"/>
        <w:gridCol w:w="850"/>
        <w:gridCol w:w="832"/>
        <w:gridCol w:w="1143"/>
        <w:gridCol w:w="1285"/>
        <w:gridCol w:w="851"/>
        <w:gridCol w:w="1108"/>
        <w:tblGridChange w:id="209">
          <w:tblGrid>
            <w:gridCol w:w="1254"/>
            <w:gridCol w:w="2812"/>
            <w:gridCol w:w="1418"/>
            <w:gridCol w:w="992"/>
            <w:gridCol w:w="851"/>
            <w:gridCol w:w="850"/>
            <w:gridCol w:w="832"/>
            <w:gridCol w:w="1143"/>
            <w:gridCol w:w="1285"/>
            <w:gridCol w:w="851"/>
            <w:gridCol w:w="1108"/>
          </w:tblGrid>
        </w:tblGridChange>
      </w:tblGrid>
      <w:tr w:rsidR="00E74718" w:rsidRPr="0031099C" w:rsidTr="00E74718">
        <w:trPr>
          <w:divId w:val="1548566716"/>
          <w:trPrChange w:id="210" w:author="Jon Minton" w:date="2013-09-06T09:45:00Z">
            <w:trPr>
              <w:divId w:val="1548566716"/>
            </w:trPr>
          </w:trPrChange>
        </w:trPr>
        <w:tc>
          <w:tcPr>
            <w:tcW w:w="1254" w:type="dxa"/>
            <w:tcBorders>
              <w:top w:val="single" w:sz="4" w:space="0" w:color="auto"/>
              <w:left w:val="single" w:sz="4" w:space="0" w:color="auto"/>
              <w:bottom w:val="single" w:sz="4" w:space="0" w:color="auto"/>
              <w:right w:val="single" w:sz="4" w:space="0" w:color="auto"/>
            </w:tcBorders>
            <w:tcPrChange w:id="211" w:author="Jon Minton" w:date="2013-09-06T09:45:00Z">
              <w:tcPr>
                <w:tcW w:w="1254"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Change w:id="212" w:author="Jon Minton" w:date="2013-09-06T09:45:00Z">
              <w:tcPr>
                <w:tcW w:w="2812"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Change w:id="213"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Change w:id="214" w:author="Jon Minton" w:date="2013-09-06T09:45:00Z">
              <w:tcPr>
                <w:tcW w:w="992"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Change w:id="215" w:author="Jon Minton" w:date="2013-09-06T09:45:00Z">
              <w:tcPr>
                <w:tcW w:w="2533" w:type="dxa"/>
                <w:gridSpan w:val="3"/>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Change w:id="216" w:author="Jon Minton" w:date="2013-09-06T09:45:00Z">
              <w:tcPr>
                <w:tcW w:w="4387" w:type="dxa"/>
                <w:gridSpan w:val="4"/>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jc w:val="center"/>
              <w:rPr>
                <w:rFonts w:ascii="Times New Roman" w:eastAsia="Times New Roman" w:hAnsi="Times New Roman"/>
                <w:b/>
                <w:i/>
              </w:rPr>
            </w:pPr>
            <w:r w:rsidRPr="0031099C">
              <w:rPr>
                <w:b/>
                <w:i/>
              </w:rPr>
              <w:t>Average Number of Events</w:t>
            </w:r>
          </w:p>
        </w:tc>
      </w:tr>
      <w:tr w:rsidR="00E74718" w:rsidRPr="0031099C" w:rsidTr="00E74718">
        <w:trPr>
          <w:divId w:val="1548566716"/>
          <w:trPrChange w:id="217" w:author="Jon Minton" w:date="2013-09-06T09:45:00Z">
            <w:trPr>
              <w:divId w:val="1548566716"/>
            </w:trPr>
          </w:trPrChange>
        </w:trPr>
        <w:tc>
          <w:tcPr>
            <w:tcW w:w="1254" w:type="dxa"/>
            <w:tcBorders>
              <w:top w:val="single" w:sz="4" w:space="0" w:color="auto"/>
              <w:left w:val="single" w:sz="4" w:space="0" w:color="auto"/>
              <w:bottom w:val="single" w:sz="4" w:space="0" w:color="auto"/>
              <w:right w:val="single" w:sz="4" w:space="0" w:color="auto"/>
            </w:tcBorders>
            <w:tcPrChange w:id="218" w:author="Jon Minton" w:date="2013-09-06T09:45:00Z">
              <w:tcPr>
                <w:tcW w:w="1254" w:type="dxa"/>
                <w:tcBorders>
                  <w:top w:val="single" w:sz="4" w:space="0" w:color="auto"/>
                  <w:left w:val="single" w:sz="4" w:space="0" w:color="auto"/>
                  <w:bottom w:val="single" w:sz="4" w:space="0" w:color="auto"/>
                  <w:right w:val="single" w:sz="4" w:space="0" w:color="auto"/>
                </w:tcBorders>
              </w:tcPr>
            </w:tcPrChange>
          </w:tcPr>
          <w:p w:rsidR="00E74718" w:rsidRPr="00770134" w:rsidRDefault="00E74718" w:rsidP="00E74718">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Change w:id="219" w:author="Jon Minton" w:date="2013-09-06T09:45:00Z">
              <w:tcPr>
                <w:tcW w:w="2812" w:type="dxa"/>
                <w:tcBorders>
                  <w:top w:val="single" w:sz="4" w:space="0" w:color="auto"/>
                  <w:left w:val="single" w:sz="4" w:space="0" w:color="auto"/>
                  <w:bottom w:val="single" w:sz="4" w:space="0" w:color="auto"/>
                  <w:right w:val="single" w:sz="4" w:space="0" w:color="auto"/>
                </w:tcBorders>
              </w:tcPr>
            </w:tcPrChange>
          </w:tcPr>
          <w:p w:rsidR="00E74718" w:rsidRPr="00770134" w:rsidRDefault="00E74718" w:rsidP="00E74718">
            <w:pPr>
              <w:rPr>
                <w:b/>
                <w:i/>
              </w:rPr>
            </w:pPr>
            <w:r w:rsidRPr="00770134">
              <w:rPr>
                <w:rFonts w:ascii="Times New Roman" w:eastAsia="Times New Roman" w:hAnsi="Times New Roman"/>
                <w:b/>
                <w:i/>
              </w:rPr>
              <w:t>Patient population</w:t>
            </w:r>
            <w:del w:id="220" w:author="Jon Minton" w:date="2013-09-06T09:49:00Z">
              <w:r w:rsidDel="00E74718">
                <w:rPr>
                  <w:rStyle w:val="FootnoteReference"/>
                  <w:rFonts w:ascii="Times New Roman" w:eastAsia="Times New Roman" w:hAnsi="Times New Roman"/>
                  <w:b/>
                  <w:i/>
                </w:rPr>
                <w:footnoteReference w:id="2"/>
              </w:r>
            </w:del>
          </w:p>
        </w:tc>
        <w:tc>
          <w:tcPr>
            <w:tcW w:w="1418" w:type="dxa"/>
            <w:tcBorders>
              <w:top w:val="single" w:sz="4" w:space="0" w:color="auto"/>
              <w:left w:val="single" w:sz="4" w:space="0" w:color="auto"/>
              <w:bottom w:val="single" w:sz="4" w:space="0" w:color="auto"/>
              <w:right w:val="single" w:sz="4" w:space="0" w:color="auto"/>
            </w:tcBorders>
            <w:hideMark/>
            <w:tcPrChange w:id="223" w:author="Jon Minton" w:date="2013-09-06T09:45:00Z">
              <w:tcPr>
                <w:tcW w:w="1418"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Change w:id="224" w:author="Jon Minton" w:date="2013-09-06T09:45:00Z">
              <w:tcPr>
                <w:tcW w:w="992"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Change w:id="225" w:author="Jon Minton" w:date="2013-09-06T09:45:00Z">
              <w:tcPr>
                <w:tcW w:w="851"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Change w:id="226" w:author="Jon Minton" w:date="2013-09-06T09:45:00Z">
              <w:tcPr>
                <w:tcW w:w="850"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Change w:id="227" w:author="Jon Minton" w:date="2013-09-06T09:45:00Z">
              <w:tcPr>
                <w:tcW w:w="832"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Change w:id="228" w:author="Jon Minton" w:date="2013-09-06T09:45:00Z">
              <w:tcPr>
                <w:tcW w:w="1143"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Change w:id="229" w:author="Jon Minton" w:date="2013-09-06T09:45:00Z">
              <w:tcPr>
                <w:tcW w:w="1285"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Change w:id="230" w:author="Jon Minton" w:date="2013-09-06T09:45:00Z">
              <w:tcPr>
                <w:tcW w:w="851"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Change w:id="231" w:author="Jon Minton" w:date="2013-09-06T09:45:00Z">
              <w:tcPr>
                <w:tcW w:w="1108"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NICH</w:t>
            </w:r>
          </w:p>
        </w:tc>
      </w:tr>
      <w:tr w:rsidR="00E74718" w:rsidRPr="0031099C" w:rsidTr="00E74718">
        <w:trPr>
          <w:divId w:val="1548566716"/>
          <w:trPrChange w:id="232" w:author="Jon Minton" w:date="2013-09-06T09:45:00Z">
            <w:trPr>
              <w:divId w:val="1548566716"/>
            </w:trPr>
          </w:trPrChange>
        </w:trPr>
        <w:tc>
          <w:tcPr>
            <w:tcW w:w="1254" w:type="dxa"/>
            <w:vMerge w:val="restart"/>
            <w:tcBorders>
              <w:top w:val="single" w:sz="4" w:space="0" w:color="auto"/>
              <w:left w:val="single" w:sz="4" w:space="0" w:color="auto"/>
              <w:right w:val="single" w:sz="4" w:space="0" w:color="auto"/>
            </w:tcBorders>
            <w:vAlign w:val="center"/>
            <w:tcPrChange w:id="233" w:author="Jon Minton" w:date="2013-09-06T09:45:00Z">
              <w:tcPr>
                <w:tcW w:w="1254" w:type="dxa"/>
                <w:vMerge w:val="restart"/>
                <w:tcBorders>
                  <w:top w:val="single" w:sz="4" w:space="0" w:color="auto"/>
                  <w:left w:val="single" w:sz="4" w:space="0" w:color="auto"/>
                  <w:right w:val="single" w:sz="4" w:space="0" w:color="auto"/>
                </w:tcBorders>
                <w:vAlign w:val="center"/>
              </w:tcPr>
            </w:tcPrChange>
          </w:tcPr>
          <w:p w:rsidR="00E74718" w:rsidRDefault="00E74718" w:rsidP="00E74718">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Change w:id="234" w:author="Jon Minton" w:date="2013-09-06T09:45:00Z">
              <w:tcPr>
                <w:tcW w:w="2812" w:type="dxa"/>
                <w:vMerge w:val="restart"/>
                <w:tcBorders>
                  <w:top w:val="single" w:sz="4" w:space="0" w:color="auto"/>
                  <w:left w:val="single" w:sz="4" w:space="0" w:color="auto"/>
                  <w:right w:val="single" w:sz="4" w:space="0" w:color="auto"/>
                </w:tcBorders>
                <w:vAlign w:val="center"/>
              </w:tcPr>
            </w:tcPrChange>
          </w:tcPr>
          <w:p w:rsidR="00E74718" w:rsidRPr="0031099C" w:rsidRDefault="00E74718" w:rsidP="00E74718">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Change w:id="235" w:author="Jon Minton" w:date="2013-09-06T09:45:00Z">
              <w:tcPr>
                <w:tcW w:w="1418"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Change w:id="236" w:author="Jon Minton" w:date="2013-09-06T09:45:00Z">
              <w:tcPr>
                <w:tcW w:w="992"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Change w:id="237" w:author="Jon Minton" w:date="2013-09-06T09:45:00Z">
              <w:tcPr>
                <w:tcW w:w="851"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Change w:id="238" w:author="Jon Minton" w:date="2013-09-06T09:45:00Z">
              <w:tcPr>
                <w:tcW w:w="850"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Change w:id="239" w:author="Jon Minton" w:date="2013-09-06T09:45:00Z">
              <w:tcPr>
                <w:tcW w:w="832"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Change w:id="240" w:author="Jon Minton" w:date="2013-09-06T09:45:00Z">
              <w:tcPr>
                <w:tcW w:w="1143"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Change w:id="241" w:author="Jon Minton" w:date="2013-09-06T09:45:00Z">
              <w:tcPr>
                <w:tcW w:w="1285"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Change w:id="242" w:author="Jon Minton" w:date="2013-09-06T09:45:00Z">
              <w:tcPr>
                <w:tcW w:w="851"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Change w:id="243" w:author="Jon Minton" w:date="2013-09-06T09:45:00Z">
              <w:tcPr>
                <w:tcW w:w="1108"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075</w:t>
            </w:r>
          </w:p>
        </w:tc>
      </w:tr>
      <w:tr w:rsidR="00E74718" w:rsidRPr="0031099C" w:rsidTr="00E74718">
        <w:trPr>
          <w:divId w:val="1548566716"/>
          <w:trPrChange w:id="244" w:author="Jon Minton" w:date="2013-09-06T09:45:00Z">
            <w:trPr>
              <w:divId w:val="1548566716"/>
            </w:trPr>
          </w:trPrChange>
        </w:trPr>
        <w:tc>
          <w:tcPr>
            <w:tcW w:w="1254" w:type="dxa"/>
            <w:vMerge/>
            <w:tcBorders>
              <w:left w:val="single" w:sz="4" w:space="0" w:color="auto"/>
              <w:right w:val="single" w:sz="4" w:space="0" w:color="auto"/>
            </w:tcBorders>
            <w:tcPrChange w:id="245" w:author="Jon Minton" w:date="2013-09-06T09:45:00Z">
              <w:tcPr>
                <w:tcW w:w="1254" w:type="dxa"/>
                <w:vMerge/>
                <w:tcBorders>
                  <w:left w:val="single" w:sz="4" w:space="0" w:color="auto"/>
                  <w:right w:val="single" w:sz="4" w:space="0" w:color="auto"/>
                </w:tcBorders>
              </w:tcPr>
            </w:tcPrChange>
          </w:tcPr>
          <w:p w:rsidR="00E74718" w:rsidRPr="0031099C" w:rsidRDefault="00E74718" w:rsidP="00E74718">
            <w:pPr>
              <w:rPr>
                <w:b/>
              </w:rPr>
            </w:pPr>
          </w:p>
        </w:tc>
        <w:tc>
          <w:tcPr>
            <w:tcW w:w="2812" w:type="dxa"/>
            <w:vMerge/>
            <w:tcBorders>
              <w:left w:val="single" w:sz="4" w:space="0" w:color="auto"/>
              <w:bottom w:val="single" w:sz="4" w:space="0" w:color="auto"/>
              <w:right w:val="single" w:sz="4" w:space="0" w:color="auto"/>
            </w:tcBorders>
            <w:tcPrChange w:id="246" w:author="Jon Minton" w:date="2013-09-06T09:45:00Z">
              <w:tcPr>
                <w:tcW w:w="2812" w:type="dxa"/>
                <w:vMerge/>
                <w:tcBorders>
                  <w:left w:val="single" w:sz="4" w:space="0" w:color="auto"/>
                  <w:bottom w:val="single" w:sz="4" w:space="0" w:color="auto"/>
                  <w:right w:val="single" w:sz="4" w:space="0" w:color="auto"/>
                </w:tcBorders>
              </w:tcPr>
            </w:tcPrChange>
          </w:tcPr>
          <w:p w:rsidR="00E74718" w:rsidRPr="0031099C"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hideMark/>
            <w:tcPrChange w:id="247" w:author="Jon Minton" w:date="2013-09-06T09:45:00Z">
              <w:tcPr>
                <w:tcW w:w="1418" w:type="dxa"/>
                <w:tcBorders>
                  <w:top w:val="single" w:sz="4" w:space="0" w:color="auto"/>
                  <w:left w:val="single" w:sz="4" w:space="0" w:color="auto"/>
                  <w:bottom w:val="single" w:sz="4" w:space="0" w:color="auto"/>
                  <w:right w:val="single" w:sz="4" w:space="0" w:color="auto"/>
                </w:tcBorders>
                <w:hideMark/>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Change w:id="248" w:author="Jon Minton" w:date="2013-09-06T09:45:00Z">
              <w:tcPr>
                <w:tcW w:w="992"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Change w:id="249" w:author="Jon Minton" w:date="2013-09-06T09:45:00Z">
              <w:tcPr>
                <w:tcW w:w="851"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Change w:id="250" w:author="Jon Minton" w:date="2013-09-06T09:45:00Z">
              <w:tcPr>
                <w:tcW w:w="850"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Change w:id="251" w:author="Jon Minton" w:date="2013-09-06T09:45:00Z">
              <w:tcPr>
                <w:tcW w:w="832"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Change w:id="252" w:author="Jon Minton" w:date="2013-09-06T09:45:00Z">
              <w:tcPr>
                <w:tcW w:w="1143"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Change w:id="253" w:author="Jon Minton" w:date="2013-09-06T09:45:00Z">
              <w:tcPr>
                <w:tcW w:w="1285"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Change w:id="254" w:author="Jon Minton" w:date="2013-09-06T09:45:00Z">
              <w:tcPr>
                <w:tcW w:w="851"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Change w:id="255" w:author="Jon Minton" w:date="2013-09-06T09:45:00Z">
              <w:tcPr>
                <w:tcW w:w="1108" w:type="dxa"/>
                <w:tcBorders>
                  <w:top w:val="single" w:sz="4" w:space="0" w:color="auto"/>
                  <w:left w:val="single" w:sz="4" w:space="0" w:color="auto"/>
                  <w:bottom w:val="single" w:sz="4" w:space="0" w:color="auto"/>
                  <w:right w:val="single" w:sz="4" w:space="0" w:color="auto"/>
                </w:tcBorders>
                <w:vAlign w:val="bottom"/>
                <w:hideMark/>
              </w:tcPr>
            </w:tcPrChange>
          </w:tcPr>
          <w:p w:rsidR="00E74718" w:rsidRPr="0031099C" w:rsidRDefault="00E74718" w:rsidP="00E74718">
            <w:pPr>
              <w:jc w:val="right"/>
              <w:rPr>
                <w:rFonts w:ascii="Times New Roman" w:eastAsia="Times New Roman" w:hAnsi="Times New Roman"/>
              </w:rPr>
            </w:pPr>
            <w:r w:rsidRPr="0031099C">
              <w:t>0.112</w:t>
            </w:r>
          </w:p>
        </w:tc>
      </w:tr>
      <w:tr w:rsidR="00E74718" w:rsidRPr="0031099C" w:rsidTr="00E74718">
        <w:trPr>
          <w:divId w:val="1548566716"/>
          <w:trPrChange w:id="256" w:author="Jon Minton" w:date="2013-09-06T09:45:00Z">
            <w:trPr>
              <w:divId w:val="1548566716"/>
            </w:trPr>
          </w:trPrChange>
        </w:trPr>
        <w:tc>
          <w:tcPr>
            <w:tcW w:w="1254" w:type="dxa"/>
            <w:vMerge/>
            <w:tcBorders>
              <w:left w:val="single" w:sz="4" w:space="0" w:color="auto"/>
              <w:right w:val="single" w:sz="4" w:space="0" w:color="auto"/>
            </w:tcBorders>
            <w:tcPrChange w:id="257"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val="restart"/>
            <w:tcBorders>
              <w:left w:val="single" w:sz="4" w:space="0" w:color="auto"/>
              <w:right w:val="single" w:sz="4" w:space="0" w:color="auto"/>
            </w:tcBorders>
            <w:vAlign w:val="center"/>
            <w:tcPrChange w:id="258" w:author="Jon Minton" w:date="2013-09-06T09:45:00Z">
              <w:tcPr>
                <w:tcW w:w="2812" w:type="dxa"/>
                <w:vMerge w:val="restart"/>
                <w:tcBorders>
                  <w:left w:val="single" w:sz="4" w:space="0" w:color="auto"/>
                  <w:right w:val="single" w:sz="4" w:space="0" w:color="auto"/>
                </w:tcBorders>
                <w:vAlign w:val="center"/>
              </w:tcPr>
            </w:tcPrChange>
          </w:tcPr>
          <w:p w:rsidR="00E74718" w:rsidRPr="0031099C" w:rsidRDefault="00E74718" w:rsidP="00E74718">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Change w:id="259"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260"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Change w:id="261"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Change w:id="262"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Change w:id="263"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Change w:id="264"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Change w:id="265"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Change w:id="266"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Change w:id="267"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91</w:t>
            </w:r>
          </w:p>
        </w:tc>
      </w:tr>
      <w:tr w:rsidR="00E74718" w:rsidRPr="0031099C" w:rsidTr="00E74718">
        <w:trPr>
          <w:divId w:val="1548566716"/>
          <w:trPrChange w:id="268" w:author="Jon Minton" w:date="2013-09-06T09:45:00Z">
            <w:trPr>
              <w:divId w:val="1548566716"/>
            </w:trPr>
          </w:trPrChange>
        </w:trPr>
        <w:tc>
          <w:tcPr>
            <w:tcW w:w="1254" w:type="dxa"/>
            <w:vMerge/>
            <w:tcBorders>
              <w:left w:val="single" w:sz="4" w:space="0" w:color="auto"/>
              <w:right w:val="single" w:sz="4" w:space="0" w:color="auto"/>
            </w:tcBorders>
            <w:tcPrChange w:id="269" w:author="Jon Minton" w:date="2013-09-06T09:45:00Z">
              <w:tcPr>
                <w:tcW w:w="1254" w:type="dxa"/>
                <w:vMerge/>
                <w:tcBorders>
                  <w:left w:val="single" w:sz="4" w:space="0" w:color="auto"/>
                  <w:right w:val="single" w:sz="4" w:space="0" w:color="auto"/>
                </w:tcBorders>
              </w:tcPr>
            </w:tcPrChange>
          </w:tcPr>
          <w:p w:rsidR="00E74718" w:rsidRPr="0031099C" w:rsidRDefault="00E74718" w:rsidP="00E74718">
            <w:pPr>
              <w:rPr>
                <w:b/>
              </w:rPr>
            </w:pPr>
          </w:p>
        </w:tc>
        <w:tc>
          <w:tcPr>
            <w:tcW w:w="2812" w:type="dxa"/>
            <w:vMerge/>
            <w:tcBorders>
              <w:left w:val="single" w:sz="4" w:space="0" w:color="auto"/>
              <w:bottom w:val="single" w:sz="4" w:space="0" w:color="auto"/>
              <w:right w:val="single" w:sz="4" w:space="0" w:color="auto"/>
            </w:tcBorders>
            <w:tcPrChange w:id="270" w:author="Jon Minton" w:date="2013-09-06T09:45:00Z">
              <w:tcPr>
                <w:tcW w:w="2812" w:type="dxa"/>
                <w:vMerge/>
                <w:tcBorders>
                  <w:left w:val="single" w:sz="4" w:space="0" w:color="auto"/>
                  <w:bottom w:val="single" w:sz="4" w:space="0" w:color="auto"/>
                  <w:right w:val="single" w:sz="4" w:space="0" w:color="auto"/>
                </w:tcBorders>
              </w:tcPr>
            </w:tcPrChange>
          </w:tcPr>
          <w:p w:rsidR="00E74718" w:rsidRPr="0031099C"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Change w:id="271"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272"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Change w:id="273"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Change w:id="274"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Change w:id="275"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Change w:id="276"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Change w:id="277"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Change w:id="278"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Change w:id="279"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30</w:t>
            </w:r>
          </w:p>
        </w:tc>
      </w:tr>
      <w:tr w:rsidR="00E74718" w:rsidRPr="0031099C" w:rsidTr="00E74718">
        <w:trPr>
          <w:divId w:val="1548566716"/>
          <w:trHeight w:val="329"/>
          <w:trPrChange w:id="280" w:author="Jon Minton" w:date="2013-09-06T09:45:00Z">
            <w:trPr>
              <w:divId w:val="1548566716"/>
              <w:trHeight w:val="329"/>
            </w:trPr>
          </w:trPrChange>
        </w:trPr>
        <w:tc>
          <w:tcPr>
            <w:tcW w:w="1254" w:type="dxa"/>
            <w:vMerge/>
            <w:tcBorders>
              <w:left w:val="single" w:sz="4" w:space="0" w:color="auto"/>
              <w:right w:val="single" w:sz="4" w:space="0" w:color="auto"/>
            </w:tcBorders>
            <w:tcPrChange w:id="281"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val="restart"/>
            <w:tcBorders>
              <w:left w:val="single" w:sz="4" w:space="0" w:color="auto"/>
              <w:right w:val="single" w:sz="4" w:space="0" w:color="auto"/>
            </w:tcBorders>
            <w:vAlign w:val="center"/>
            <w:tcPrChange w:id="282" w:author="Jon Minton" w:date="2013-09-06T09:45:00Z">
              <w:tcPr>
                <w:tcW w:w="2812" w:type="dxa"/>
                <w:vMerge w:val="restart"/>
                <w:tcBorders>
                  <w:left w:val="single" w:sz="4" w:space="0" w:color="auto"/>
                  <w:right w:val="single" w:sz="4" w:space="0" w:color="auto"/>
                </w:tcBorders>
                <w:vAlign w:val="center"/>
              </w:tcPr>
            </w:tcPrChange>
          </w:tcPr>
          <w:p w:rsidR="00E74718" w:rsidRPr="0031099C" w:rsidRDefault="00E74718" w:rsidP="00E74718">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Change w:id="283"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284"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Change w:id="285"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Change w:id="286"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Change w:id="287"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Change w:id="288"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Change w:id="289"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Change w:id="290"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Change w:id="291"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52</w:t>
            </w:r>
          </w:p>
        </w:tc>
      </w:tr>
      <w:tr w:rsidR="00E74718" w:rsidRPr="0031099C" w:rsidTr="00E74718">
        <w:trPr>
          <w:divId w:val="1548566716"/>
          <w:trHeight w:val="235"/>
          <w:trPrChange w:id="292" w:author="Jon Minton" w:date="2013-09-06T09:45:00Z">
            <w:trPr>
              <w:divId w:val="1548566716"/>
              <w:trHeight w:val="235"/>
            </w:trPr>
          </w:trPrChange>
        </w:trPr>
        <w:tc>
          <w:tcPr>
            <w:tcW w:w="1254" w:type="dxa"/>
            <w:vMerge/>
            <w:tcBorders>
              <w:left w:val="single" w:sz="4" w:space="0" w:color="auto"/>
              <w:right w:val="single" w:sz="4" w:space="0" w:color="auto"/>
            </w:tcBorders>
            <w:tcPrChange w:id="293"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Change w:id="294" w:author="Jon Minton" w:date="2013-09-06T09:45:00Z">
              <w:tcPr>
                <w:tcW w:w="2812"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Change w:id="295"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296"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Change w:id="297"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Change w:id="298"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Change w:id="299"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Change w:id="300"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Change w:id="301"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Change w:id="302"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Change w:id="303"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79</w:t>
            </w:r>
          </w:p>
        </w:tc>
      </w:tr>
      <w:tr w:rsidR="00E74718" w:rsidRPr="0031099C" w:rsidTr="00E74718">
        <w:trPr>
          <w:divId w:val="1548566716"/>
          <w:trHeight w:val="201"/>
          <w:trPrChange w:id="304" w:author="Jon Minton" w:date="2013-09-06T09:45:00Z">
            <w:trPr>
              <w:divId w:val="1548566716"/>
              <w:trHeight w:val="201"/>
            </w:trPr>
          </w:trPrChange>
        </w:trPr>
        <w:tc>
          <w:tcPr>
            <w:tcW w:w="1254" w:type="dxa"/>
            <w:vMerge/>
            <w:tcBorders>
              <w:left w:val="single" w:sz="4" w:space="0" w:color="auto"/>
              <w:right w:val="single" w:sz="4" w:space="0" w:color="auto"/>
            </w:tcBorders>
            <w:tcPrChange w:id="305"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val="restart"/>
            <w:tcBorders>
              <w:left w:val="single" w:sz="4" w:space="0" w:color="auto"/>
              <w:right w:val="single" w:sz="4" w:space="0" w:color="auto"/>
            </w:tcBorders>
            <w:vAlign w:val="center"/>
            <w:tcPrChange w:id="306" w:author="Jon Minton" w:date="2013-09-06T09:45:00Z">
              <w:tcPr>
                <w:tcW w:w="2812" w:type="dxa"/>
                <w:vMerge w:val="restart"/>
                <w:tcBorders>
                  <w:left w:val="single" w:sz="4" w:space="0" w:color="auto"/>
                  <w:right w:val="single" w:sz="4" w:space="0" w:color="auto"/>
                </w:tcBorders>
                <w:vAlign w:val="center"/>
              </w:tcPr>
            </w:tcPrChange>
          </w:tcPr>
          <w:p w:rsidR="00E74718" w:rsidRDefault="00E74718" w:rsidP="00E74718">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Change w:id="307"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308"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Change w:id="309"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Change w:id="310"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Change w:id="311"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Change w:id="312"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Change w:id="313"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Change w:id="314"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Change w:id="315"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65</w:t>
            </w:r>
          </w:p>
        </w:tc>
      </w:tr>
      <w:tr w:rsidR="00E74718" w:rsidRPr="0031099C" w:rsidTr="00E74718">
        <w:trPr>
          <w:divId w:val="1548566716"/>
          <w:trHeight w:val="167"/>
          <w:trPrChange w:id="316" w:author="Jon Minton" w:date="2013-09-06T09:45:00Z">
            <w:trPr>
              <w:divId w:val="1548566716"/>
              <w:trHeight w:val="167"/>
            </w:trPr>
          </w:trPrChange>
        </w:trPr>
        <w:tc>
          <w:tcPr>
            <w:tcW w:w="1254" w:type="dxa"/>
            <w:vMerge/>
            <w:tcBorders>
              <w:left w:val="single" w:sz="4" w:space="0" w:color="auto"/>
              <w:bottom w:val="single" w:sz="4" w:space="0" w:color="auto"/>
              <w:right w:val="single" w:sz="4" w:space="0" w:color="auto"/>
            </w:tcBorders>
            <w:tcPrChange w:id="317" w:author="Jon Minton" w:date="2013-09-06T09:45:00Z">
              <w:tcPr>
                <w:tcW w:w="1254"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Change w:id="318" w:author="Jon Minton" w:date="2013-09-06T09:45:00Z">
              <w:tcPr>
                <w:tcW w:w="2812"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Change w:id="319"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320"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Change w:id="321"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Change w:id="322"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Change w:id="323"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Change w:id="324"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Change w:id="325"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Change w:id="326"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Change w:id="327"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95</w:t>
            </w:r>
          </w:p>
        </w:tc>
      </w:tr>
      <w:tr w:rsidR="00E74718" w:rsidRPr="0031099C" w:rsidTr="00E74718">
        <w:trPr>
          <w:divId w:val="1548566716"/>
          <w:trHeight w:val="351"/>
          <w:trPrChange w:id="328" w:author="Jon Minton" w:date="2013-09-06T09:45:00Z">
            <w:trPr>
              <w:divId w:val="1548566716"/>
              <w:trHeight w:val="351"/>
            </w:trPr>
          </w:trPrChange>
        </w:trPr>
        <w:tc>
          <w:tcPr>
            <w:tcW w:w="1254" w:type="dxa"/>
            <w:vMerge w:val="restart"/>
            <w:tcBorders>
              <w:left w:val="single" w:sz="4" w:space="0" w:color="auto"/>
              <w:right w:val="single" w:sz="4" w:space="0" w:color="auto"/>
            </w:tcBorders>
            <w:vAlign w:val="center"/>
            <w:tcPrChange w:id="329" w:author="Jon Minton" w:date="2013-09-06T09:45:00Z">
              <w:tcPr>
                <w:tcW w:w="1254" w:type="dxa"/>
                <w:vMerge w:val="restart"/>
                <w:tcBorders>
                  <w:left w:val="single" w:sz="4" w:space="0" w:color="auto"/>
                  <w:right w:val="single" w:sz="4" w:space="0" w:color="auto"/>
                </w:tcBorders>
                <w:vAlign w:val="center"/>
              </w:tcPr>
            </w:tcPrChange>
          </w:tcPr>
          <w:p w:rsidR="00E74718" w:rsidRDefault="00E74718" w:rsidP="00E74718">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Change w:id="330" w:author="Jon Minton" w:date="2013-09-06T09:45:00Z">
              <w:tcPr>
                <w:tcW w:w="2812" w:type="dxa"/>
                <w:vMerge w:val="restart"/>
                <w:tcBorders>
                  <w:left w:val="single" w:sz="4" w:space="0" w:color="auto"/>
                  <w:right w:val="single" w:sz="4" w:space="0" w:color="auto"/>
                </w:tcBorders>
                <w:vAlign w:val="center"/>
              </w:tcPr>
            </w:tcPrChange>
          </w:tcPr>
          <w:p w:rsidR="00E74718" w:rsidRDefault="00E74718" w:rsidP="00E74718">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Change w:id="331"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332"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Change w:id="333"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Change w:id="334"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Change w:id="335"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Change w:id="336"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Change w:id="337"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Change w:id="338"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Change w:id="339"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75</w:t>
            </w:r>
          </w:p>
        </w:tc>
      </w:tr>
      <w:tr w:rsidR="00E74718" w:rsidRPr="0031099C" w:rsidTr="00E74718">
        <w:trPr>
          <w:divId w:val="1548566716"/>
          <w:trHeight w:val="364"/>
          <w:trPrChange w:id="340" w:author="Jon Minton" w:date="2013-09-06T09:45:00Z">
            <w:trPr>
              <w:divId w:val="1548566716"/>
              <w:trHeight w:val="364"/>
            </w:trPr>
          </w:trPrChange>
        </w:trPr>
        <w:tc>
          <w:tcPr>
            <w:tcW w:w="1254" w:type="dxa"/>
            <w:vMerge/>
            <w:tcBorders>
              <w:left w:val="single" w:sz="4" w:space="0" w:color="auto"/>
              <w:right w:val="single" w:sz="4" w:space="0" w:color="auto"/>
            </w:tcBorders>
            <w:tcPrChange w:id="341"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Change w:id="342" w:author="Jon Minton" w:date="2013-09-06T09:45:00Z">
              <w:tcPr>
                <w:tcW w:w="2812"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Change w:id="343"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344"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Change w:id="345"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Change w:id="346"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Change w:id="347"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Change w:id="348"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Change w:id="349"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Change w:id="350"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Change w:id="351"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13</w:t>
            </w:r>
          </w:p>
        </w:tc>
      </w:tr>
      <w:tr w:rsidR="00E74718" w:rsidRPr="0031099C" w:rsidTr="00E74718">
        <w:trPr>
          <w:divId w:val="1548566716"/>
          <w:trHeight w:val="351"/>
          <w:trPrChange w:id="352" w:author="Jon Minton" w:date="2013-09-06T09:45:00Z">
            <w:trPr>
              <w:divId w:val="1548566716"/>
              <w:trHeight w:val="351"/>
            </w:trPr>
          </w:trPrChange>
        </w:trPr>
        <w:tc>
          <w:tcPr>
            <w:tcW w:w="1254" w:type="dxa"/>
            <w:vMerge/>
            <w:tcBorders>
              <w:left w:val="single" w:sz="4" w:space="0" w:color="auto"/>
              <w:right w:val="single" w:sz="4" w:space="0" w:color="auto"/>
            </w:tcBorders>
            <w:tcPrChange w:id="353"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val="restart"/>
            <w:tcBorders>
              <w:left w:val="single" w:sz="4" w:space="0" w:color="auto"/>
              <w:right w:val="single" w:sz="4" w:space="0" w:color="auto"/>
            </w:tcBorders>
            <w:vAlign w:val="center"/>
            <w:tcPrChange w:id="354" w:author="Jon Minton" w:date="2013-09-06T09:45:00Z">
              <w:tcPr>
                <w:tcW w:w="2812" w:type="dxa"/>
                <w:vMerge w:val="restart"/>
                <w:tcBorders>
                  <w:left w:val="single" w:sz="4" w:space="0" w:color="auto"/>
                  <w:right w:val="single" w:sz="4" w:space="0" w:color="auto"/>
                </w:tcBorders>
                <w:vAlign w:val="center"/>
              </w:tcPr>
            </w:tcPrChange>
          </w:tcPr>
          <w:p w:rsidR="00E74718" w:rsidRDefault="00E74718" w:rsidP="00E74718">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Change w:id="355"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356"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Change w:id="357"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Change w:id="358"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Change w:id="359"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Change w:id="360"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Change w:id="361"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Change w:id="362"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Change w:id="363"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91</w:t>
            </w:r>
          </w:p>
        </w:tc>
      </w:tr>
      <w:tr w:rsidR="00E74718" w:rsidRPr="0031099C" w:rsidTr="00E74718">
        <w:trPr>
          <w:divId w:val="1548566716"/>
          <w:trHeight w:val="364"/>
          <w:trPrChange w:id="364" w:author="Jon Minton" w:date="2013-09-06T09:45:00Z">
            <w:trPr>
              <w:divId w:val="1548566716"/>
              <w:trHeight w:val="364"/>
            </w:trPr>
          </w:trPrChange>
        </w:trPr>
        <w:tc>
          <w:tcPr>
            <w:tcW w:w="1254" w:type="dxa"/>
            <w:vMerge/>
            <w:tcBorders>
              <w:left w:val="single" w:sz="4" w:space="0" w:color="auto"/>
              <w:right w:val="single" w:sz="4" w:space="0" w:color="auto"/>
            </w:tcBorders>
            <w:tcPrChange w:id="365"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Change w:id="366" w:author="Jon Minton" w:date="2013-09-06T09:45:00Z">
              <w:tcPr>
                <w:tcW w:w="2812"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Change w:id="367"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368"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Change w:id="369"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Change w:id="370"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Change w:id="371"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Change w:id="372"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Change w:id="373"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Change w:id="374"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Change w:id="375"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30</w:t>
            </w:r>
          </w:p>
        </w:tc>
      </w:tr>
      <w:tr w:rsidR="00E74718" w:rsidRPr="0031099C" w:rsidTr="00E74718">
        <w:trPr>
          <w:divId w:val="1548566716"/>
          <w:trHeight w:val="330"/>
          <w:trPrChange w:id="376" w:author="Jon Minton" w:date="2013-09-06T09:45:00Z">
            <w:trPr>
              <w:divId w:val="1548566716"/>
              <w:trHeight w:val="330"/>
            </w:trPr>
          </w:trPrChange>
        </w:trPr>
        <w:tc>
          <w:tcPr>
            <w:tcW w:w="1254" w:type="dxa"/>
            <w:vMerge/>
            <w:tcBorders>
              <w:left w:val="single" w:sz="4" w:space="0" w:color="auto"/>
              <w:right w:val="single" w:sz="4" w:space="0" w:color="auto"/>
            </w:tcBorders>
            <w:tcPrChange w:id="377"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val="restart"/>
            <w:tcBorders>
              <w:left w:val="single" w:sz="4" w:space="0" w:color="auto"/>
              <w:right w:val="single" w:sz="4" w:space="0" w:color="auto"/>
            </w:tcBorders>
            <w:vAlign w:val="center"/>
            <w:tcPrChange w:id="378" w:author="Jon Minton" w:date="2013-09-06T09:45:00Z">
              <w:tcPr>
                <w:tcW w:w="2812" w:type="dxa"/>
                <w:vMerge w:val="restart"/>
                <w:tcBorders>
                  <w:left w:val="single" w:sz="4" w:space="0" w:color="auto"/>
                  <w:right w:val="single" w:sz="4" w:space="0" w:color="auto"/>
                </w:tcBorders>
                <w:vAlign w:val="center"/>
              </w:tcPr>
            </w:tcPrChange>
          </w:tcPr>
          <w:p w:rsidR="00E74718" w:rsidRDefault="00E74718" w:rsidP="00E74718">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Change w:id="379"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380"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Change w:id="381"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Change w:id="382"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Change w:id="383"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Change w:id="384"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Change w:id="385"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Change w:id="386"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Change w:id="387"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52</w:t>
            </w:r>
          </w:p>
        </w:tc>
      </w:tr>
      <w:tr w:rsidR="00E74718" w:rsidRPr="0031099C" w:rsidTr="00E74718">
        <w:trPr>
          <w:divId w:val="1548566716"/>
          <w:trHeight w:val="385"/>
          <w:trPrChange w:id="388" w:author="Jon Minton" w:date="2013-09-06T09:45:00Z">
            <w:trPr>
              <w:divId w:val="1548566716"/>
              <w:trHeight w:val="385"/>
            </w:trPr>
          </w:trPrChange>
        </w:trPr>
        <w:tc>
          <w:tcPr>
            <w:tcW w:w="1254" w:type="dxa"/>
            <w:vMerge/>
            <w:tcBorders>
              <w:left w:val="single" w:sz="4" w:space="0" w:color="auto"/>
              <w:right w:val="single" w:sz="4" w:space="0" w:color="auto"/>
            </w:tcBorders>
            <w:tcPrChange w:id="389"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Change w:id="390" w:author="Jon Minton" w:date="2013-09-06T09:45:00Z">
              <w:tcPr>
                <w:tcW w:w="2812"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Change w:id="391"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392"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Change w:id="393"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Change w:id="394"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Change w:id="395"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Change w:id="396"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Change w:id="397"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Change w:id="398"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Change w:id="399"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80</w:t>
            </w:r>
          </w:p>
        </w:tc>
      </w:tr>
      <w:tr w:rsidR="00E74718" w:rsidRPr="0031099C" w:rsidTr="00E74718">
        <w:trPr>
          <w:divId w:val="1548566716"/>
          <w:trHeight w:val="201"/>
          <w:trPrChange w:id="400" w:author="Jon Minton" w:date="2013-09-06T09:45:00Z">
            <w:trPr>
              <w:divId w:val="1548566716"/>
              <w:trHeight w:val="201"/>
            </w:trPr>
          </w:trPrChange>
        </w:trPr>
        <w:tc>
          <w:tcPr>
            <w:tcW w:w="1254" w:type="dxa"/>
            <w:vMerge/>
            <w:tcBorders>
              <w:left w:val="single" w:sz="4" w:space="0" w:color="auto"/>
              <w:right w:val="single" w:sz="4" w:space="0" w:color="auto"/>
            </w:tcBorders>
            <w:tcPrChange w:id="401" w:author="Jon Minton" w:date="2013-09-06T09:45:00Z">
              <w:tcPr>
                <w:tcW w:w="1254" w:type="dxa"/>
                <w:vMerge/>
                <w:tcBorders>
                  <w:left w:val="single" w:sz="4" w:space="0" w:color="auto"/>
                  <w:right w:val="single" w:sz="4" w:space="0" w:color="auto"/>
                </w:tcBorders>
              </w:tcPr>
            </w:tcPrChange>
          </w:tcPr>
          <w:p w:rsidR="00E74718" w:rsidRDefault="00E74718" w:rsidP="00E74718">
            <w:pPr>
              <w:rPr>
                <w:b/>
              </w:rPr>
            </w:pPr>
          </w:p>
        </w:tc>
        <w:tc>
          <w:tcPr>
            <w:tcW w:w="2812" w:type="dxa"/>
            <w:vMerge w:val="restart"/>
            <w:tcBorders>
              <w:left w:val="single" w:sz="4" w:space="0" w:color="auto"/>
              <w:right w:val="single" w:sz="4" w:space="0" w:color="auto"/>
            </w:tcBorders>
            <w:vAlign w:val="center"/>
            <w:tcPrChange w:id="402" w:author="Jon Minton" w:date="2013-09-06T09:45:00Z">
              <w:tcPr>
                <w:tcW w:w="2812" w:type="dxa"/>
                <w:vMerge w:val="restart"/>
                <w:tcBorders>
                  <w:left w:val="single" w:sz="4" w:space="0" w:color="auto"/>
                  <w:right w:val="single" w:sz="4" w:space="0" w:color="auto"/>
                </w:tcBorders>
                <w:vAlign w:val="center"/>
              </w:tcPr>
            </w:tcPrChange>
          </w:tcPr>
          <w:p w:rsidR="00E74718" w:rsidRDefault="00E74718" w:rsidP="00E74718">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Change w:id="403"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404"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Change w:id="405"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Change w:id="406"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Change w:id="407"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Change w:id="408"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Change w:id="409"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Change w:id="410"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Change w:id="411"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66</w:t>
            </w:r>
          </w:p>
        </w:tc>
      </w:tr>
      <w:tr w:rsidR="00E74718" w:rsidRPr="0031099C" w:rsidTr="00E74718">
        <w:trPr>
          <w:divId w:val="1548566716"/>
          <w:trHeight w:val="299"/>
          <w:trPrChange w:id="412" w:author="Jon Minton" w:date="2013-09-06T09:45:00Z">
            <w:trPr>
              <w:divId w:val="1548566716"/>
              <w:trHeight w:val="299"/>
            </w:trPr>
          </w:trPrChange>
        </w:trPr>
        <w:tc>
          <w:tcPr>
            <w:tcW w:w="1254" w:type="dxa"/>
            <w:vMerge/>
            <w:tcBorders>
              <w:left w:val="single" w:sz="4" w:space="0" w:color="auto"/>
              <w:bottom w:val="single" w:sz="4" w:space="0" w:color="auto"/>
              <w:right w:val="single" w:sz="4" w:space="0" w:color="auto"/>
            </w:tcBorders>
            <w:tcPrChange w:id="413" w:author="Jon Minton" w:date="2013-09-06T09:45:00Z">
              <w:tcPr>
                <w:tcW w:w="1254"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2812" w:type="dxa"/>
            <w:vMerge/>
            <w:tcBorders>
              <w:left w:val="single" w:sz="4" w:space="0" w:color="auto"/>
              <w:bottom w:val="single" w:sz="4" w:space="0" w:color="auto"/>
              <w:right w:val="single" w:sz="4" w:space="0" w:color="auto"/>
            </w:tcBorders>
            <w:tcPrChange w:id="414" w:author="Jon Minton" w:date="2013-09-06T09:45:00Z">
              <w:tcPr>
                <w:tcW w:w="2812" w:type="dxa"/>
                <w:vMerge/>
                <w:tcBorders>
                  <w:left w:val="single" w:sz="4" w:space="0" w:color="auto"/>
                  <w:bottom w:val="single" w:sz="4" w:space="0" w:color="auto"/>
                  <w:right w:val="single" w:sz="4" w:space="0" w:color="auto"/>
                </w:tcBorders>
              </w:tcPr>
            </w:tcPrChange>
          </w:tcPr>
          <w:p w:rsidR="00E74718" w:rsidRDefault="00E74718" w:rsidP="00E74718">
            <w:pPr>
              <w:rPr>
                <w:b/>
              </w:rPr>
            </w:pPr>
          </w:p>
        </w:tc>
        <w:tc>
          <w:tcPr>
            <w:tcW w:w="1418" w:type="dxa"/>
            <w:tcBorders>
              <w:top w:val="single" w:sz="4" w:space="0" w:color="auto"/>
              <w:left w:val="single" w:sz="4" w:space="0" w:color="auto"/>
              <w:bottom w:val="single" w:sz="4" w:space="0" w:color="auto"/>
              <w:right w:val="single" w:sz="4" w:space="0" w:color="auto"/>
            </w:tcBorders>
            <w:tcPrChange w:id="415"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416"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Change w:id="417"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Change w:id="418"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Change w:id="419"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Change w:id="420"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Change w:id="421"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Change w:id="422"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Change w:id="423"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96</w:t>
            </w:r>
          </w:p>
        </w:tc>
      </w:tr>
      <w:tr w:rsidR="00E74718" w:rsidRPr="0031099C" w:rsidTr="00E74718">
        <w:trPr>
          <w:divId w:val="1548566716"/>
          <w:trHeight w:val="201"/>
          <w:trPrChange w:id="424" w:author="Jon Minton" w:date="2013-09-06T09:45:00Z">
            <w:trPr>
              <w:divId w:val="1548566716"/>
              <w:trHeight w:val="201"/>
            </w:trPr>
          </w:trPrChange>
        </w:trPr>
        <w:tc>
          <w:tcPr>
            <w:tcW w:w="1254" w:type="dxa"/>
            <w:vMerge w:val="restart"/>
            <w:tcBorders>
              <w:top w:val="nil"/>
              <w:left w:val="single" w:sz="4" w:space="0" w:color="auto"/>
              <w:right w:val="single" w:sz="4" w:space="0" w:color="auto"/>
            </w:tcBorders>
            <w:tcPrChange w:id="425" w:author="Jon Minton" w:date="2013-09-06T09:45:00Z">
              <w:tcPr>
                <w:tcW w:w="1254" w:type="dxa"/>
                <w:vMerge w:val="restart"/>
                <w:tcBorders>
                  <w:top w:val="nil"/>
                  <w:left w:val="single" w:sz="4" w:space="0" w:color="auto"/>
                  <w:right w:val="single" w:sz="4" w:space="0" w:color="auto"/>
                </w:tcBorders>
              </w:tcPr>
            </w:tcPrChange>
          </w:tcPr>
          <w:p w:rsidR="00E74718" w:rsidRDefault="00E74718" w:rsidP="00E74718">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Change w:id="426" w:author="Jon Minton" w:date="2013-09-06T09:45:00Z">
              <w:tcPr>
                <w:tcW w:w="2812" w:type="dxa"/>
                <w:tcBorders>
                  <w:left w:val="single" w:sz="4" w:space="0" w:color="auto"/>
                  <w:bottom w:val="single" w:sz="4" w:space="0" w:color="auto"/>
                  <w:right w:val="single" w:sz="4" w:space="0" w:color="auto"/>
                </w:tcBorders>
                <w:vAlign w:val="center"/>
              </w:tcPr>
            </w:tcPrChange>
          </w:tcPr>
          <w:p w:rsidR="00E74718" w:rsidRDefault="00E74718" w:rsidP="00E74718">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Change w:id="427"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Change w:id="428"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Change w:id="429"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Change w:id="430"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Change w:id="431"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Change w:id="432"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Change w:id="433"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Change w:id="434"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Change w:id="435"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53</w:t>
            </w:r>
          </w:p>
        </w:tc>
      </w:tr>
      <w:tr w:rsidR="00E74718" w:rsidRPr="0031099C" w:rsidTr="00E74718">
        <w:trPr>
          <w:divId w:val="1548566716"/>
          <w:trHeight w:val="184"/>
          <w:trPrChange w:id="436" w:author="Jon Minton" w:date="2013-09-06T09:45:00Z">
            <w:trPr>
              <w:divId w:val="1548566716"/>
              <w:trHeight w:val="184"/>
            </w:trPr>
          </w:trPrChange>
        </w:trPr>
        <w:tc>
          <w:tcPr>
            <w:tcW w:w="1254" w:type="dxa"/>
            <w:vMerge/>
            <w:tcBorders>
              <w:top w:val="nil"/>
              <w:left w:val="single" w:sz="4" w:space="0" w:color="auto"/>
              <w:bottom w:val="single" w:sz="4" w:space="0" w:color="auto"/>
              <w:right w:val="single" w:sz="4" w:space="0" w:color="auto"/>
            </w:tcBorders>
            <w:tcPrChange w:id="437" w:author="Jon Minton" w:date="2013-09-06T09:45:00Z">
              <w:tcPr>
                <w:tcW w:w="1254" w:type="dxa"/>
                <w:vMerge/>
                <w:tcBorders>
                  <w:top w:val="nil"/>
                  <w:left w:val="single" w:sz="4" w:space="0" w:color="auto"/>
                  <w:bottom w:val="single" w:sz="4" w:space="0" w:color="auto"/>
                  <w:right w:val="single" w:sz="4" w:space="0" w:color="auto"/>
                </w:tcBorders>
              </w:tcPr>
            </w:tcPrChange>
          </w:tcPr>
          <w:p w:rsidR="00E74718" w:rsidRDefault="00E74718" w:rsidP="00E74718">
            <w:pPr>
              <w:rPr>
                <w:b/>
              </w:rPr>
            </w:pPr>
          </w:p>
        </w:tc>
        <w:tc>
          <w:tcPr>
            <w:tcW w:w="2812" w:type="dxa"/>
            <w:tcBorders>
              <w:left w:val="single" w:sz="4" w:space="0" w:color="auto"/>
              <w:bottom w:val="single" w:sz="4" w:space="0" w:color="auto"/>
              <w:right w:val="single" w:sz="4" w:space="0" w:color="auto"/>
            </w:tcBorders>
            <w:vAlign w:val="center"/>
            <w:tcPrChange w:id="438" w:author="Jon Minton" w:date="2013-09-06T09:45:00Z">
              <w:tcPr>
                <w:tcW w:w="2812" w:type="dxa"/>
                <w:tcBorders>
                  <w:left w:val="single" w:sz="4" w:space="0" w:color="auto"/>
                  <w:bottom w:val="single" w:sz="4" w:space="0" w:color="auto"/>
                  <w:right w:val="single" w:sz="4" w:space="0" w:color="auto"/>
                </w:tcBorders>
                <w:vAlign w:val="center"/>
              </w:tcPr>
            </w:tcPrChange>
          </w:tcPr>
          <w:p w:rsidR="00E74718" w:rsidRDefault="00E74718" w:rsidP="00E74718">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Change w:id="439" w:author="Jon Minton" w:date="2013-09-06T09:45:00Z">
              <w:tcPr>
                <w:tcW w:w="1418" w:type="dxa"/>
                <w:tcBorders>
                  <w:top w:val="single" w:sz="4" w:space="0" w:color="auto"/>
                  <w:left w:val="single" w:sz="4" w:space="0" w:color="auto"/>
                  <w:bottom w:val="single" w:sz="4" w:space="0" w:color="auto"/>
                  <w:right w:val="single" w:sz="4" w:space="0" w:color="auto"/>
                </w:tcBorders>
              </w:tcPr>
            </w:tcPrChange>
          </w:tcPr>
          <w:p w:rsidR="00E74718" w:rsidRPr="0031099C" w:rsidRDefault="00E74718" w:rsidP="00E74718">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Change w:id="440" w:author="Jon Minton" w:date="2013-09-06T09:45:00Z">
              <w:tcPr>
                <w:tcW w:w="99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Change w:id="441"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Change w:id="442" w:author="Jon Minton" w:date="2013-09-06T09:45:00Z">
              <w:tcPr>
                <w:tcW w:w="850"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Change w:id="443" w:author="Jon Minton" w:date="2013-09-06T09:45:00Z">
              <w:tcPr>
                <w:tcW w:w="832"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Change w:id="444" w:author="Jon Minton" w:date="2013-09-06T09:45:00Z">
              <w:tcPr>
                <w:tcW w:w="1143"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Change w:id="445" w:author="Jon Minton" w:date="2013-09-06T09:45:00Z">
              <w:tcPr>
                <w:tcW w:w="1285"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Change w:id="446" w:author="Jon Minton" w:date="2013-09-06T09:45:00Z">
              <w:tcPr>
                <w:tcW w:w="851"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Change w:id="447" w:author="Jon Minton" w:date="2013-09-06T09:45:00Z">
              <w:tcPr>
                <w:tcW w:w="1108" w:type="dxa"/>
                <w:tcBorders>
                  <w:top w:val="single" w:sz="4" w:space="0" w:color="auto"/>
                  <w:left w:val="single" w:sz="4" w:space="0" w:color="auto"/>
                  <w:bottom w:val="single" w:sz="4" w:space="0" w:color="auto"/>
                  <w:right w:val="single" w:sz="4" w:space="0" w:color="auto"/>
                </w:tcBorders>
                <w:vAlign w:val="bottom"/>
              </w:tcPr>
            </w:tcPrChange>
          </w:tcPr>
          <w:p w:rsidR="00E74718" w:rsidRPr="0031099C" w:rsidRDefault="00E74718" w:rsidP="00E74718">
            <w:pPr>
              <w:keepNext/>
              <w:jc w:val="right"/>
              <w:rPr>
                <w:rFonts w:ascii="Times New Roman" w:eastAsia="Times New Roman" w:hAnsi="Times New Roman"/>
              </w:rPr>
            </w:pPr>
            <w:r w:rsidRPr="0031099C">
              <w:t>0.081</w:t>
            </w:r>
          </w:p>
        </w:tc>
      </w:tr>
    </w:tbl>
    <w:p w:rsidR="00E74718" w:rsidRPr="00E74718" w:rsidRDefault="00E74718" w:rsidP="00E74718">
      <w:pPr>
        <w:divId w:val="1548566716"/>
        <w:pPrChange w:id="448" w:author="Jon Minton" w:date="2013-09-06T09:44:00Z">
          <w:pPr>
            <w:pStyle w:val="Heading2"/>
            <w:numPr>
              <w:ilvl w:val="0"/>
              <w:numId w:val="0"/>
            </w:numPr>
            <w:divId w:val="1548566716"/>
          </w:pPr>
        </w:pPrChange>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E74718" w:rsidRDefault="00E74718" w:rsidP="00E74718">
      <w:pPr>
        <w:pStyle w:val="Caption"/>
        <w:framePr w:hSpace="180" w:wrap="around" w:vAnchor="page" w:hAnchor="page" w:x="1396" w:y="9046"/>
      </w:pPr>
      <w:r>
        <w:t xml:space="preserve">Table </w:t>
      </w:r>
      <w:r>
        <w:fldChar w:fldCharType="begin"/>
      </w:r>
      <w:r>
        <w:instrText xml:space="preserve"> SEQ Table \* ARABIC </w:instrText>
      </w:r>
      <w:r>
        <w:fldChar w:fldCharType="separate"/>
      </w:r>
      <w:r w:rsidR="007A2563">
        <w:rPr>
          <w:noProof/>
        </w:rPr>
        <w:t>8</w:t>
      </w:r>
      <w:r>
        <w:fldChar w:fldCharType="end"/>
      </w:r>
      <w:r>
        <w:t xml:space="preserve"> Simulated Clinical Outcomes</w:t>
      </w:r>
    </w:p>
    <w:p w:rsidR="007A2563" w:rsidRDefault="007A2563" w:rsidP="00C2196C">
      <w:pPr>
        <w:pStyle w:val="Heading2"/>
        <w:numPr>
          <w:ilvl w:val="0"/>
          <w:numId w:val="0"/>
        </w:numPr>
        <w:divId w:val="1548566716"/>
      </w:pPr>
      <w:r>
        <w:br w:type="page"/>
      </w:r>
    </w:p>
    <w:p w:rsidR="006E20FD" w:rsidRPr="0031099C" w:rsidRDefault="00C2196C" w:rsidP="00C2196C">
      <w:pPr>
        <w:pStyle w:val="Heading2"/>
        <w:numPr>
          <w:ilvl w:val="0"/>
          <w:numId w:val="0"/>
        </w:numPr>
        <w:divId w:val="1548566716"/>
      </w:pPr>
      <w:r>
        <w:lastRenderedPageBreak/>
        <w:t xml:space="preserve">Appendix D: Scatterplots of estimated difference in costs and health outcomes </w:t>
      </w:r>
      <w:r w:rsidR="004628AD">
        <w:t>from probabilistic sensitivity analysis</w:t>
      </w: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1C4819" w:rsidP="006E20FD">
            <w:r>
              <w:rPr>
                <w:noProof/>
                <w:lang w:val="en-GB" w:eastAsia="en-GB"/>
              </w:rPr>
              <w:drawing>
                <wp:inline distT="0" distB="0" distL="0" distR="0" wp14:anchorId="5FA918ED" wp14:editId="752E351B">
                  <wp:extent cx="4200525" cy="4200525"/>
                  <wp:effectExtent l="0" t="0" r="9525" b="9525"/>
                  <wp:docPr id="2" name="Picture 2"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M.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00525" cy="4200525"/>
                          </a:xfrm>
                          <a:prstGeom prst="rect">
                            <a:avLst/>
                          </a:prstGeom>
                          <a:noFill/>
                          <a:ln>
                            <a:noFill/>
                          </a:ln>
                        </pic:spPr>
                      </pic:pic>
                    </a:graphicData>
                  </a:graphic>
                </wp:inline>
              </w:drawing>
            </w:r>
          </w:p>
        </w:tc>
        <w:tc>
          <w:tcPr>
            <w:tcW w:w="7087" w:type="dxa"/>
          </w:tcPr>
          <w:p w:rsidR="006E20FD" w:rsidRPr="0031099C" w:rsidRDefault="001C4819" w:rsidP="006E20FD">
            <w:r>
              <w:rPr>
                <w:noProof/>
                <w:lang w:val="en-GB" w:eastAsia="en-GB"/>
              </w:rPr>
              <w:drawing>
                <wp:inline distT="0" distB="0" distL="0" distR="0" wp14:anchorId="08B83410" wp14:editId="1DB208D4">
                  <wp:extent cx="4305300" cy="4305300"/>
                  <wp:effectExtent l="0" t="0" r="0" b="0"/>
                  <wp:docPr id="6" name="Picture 6"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F.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05300" cy="430530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52097DA3" wp14:editId="5125C123">
                  <wp:extent cx="4333875" cy="4333875"/>
                  <wp:effectExtent l="0" t="0" r="9525" b="9525"/>
                  <wp:docPr id="25" name="Picture 25"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BMJ Echo AF Manuscript\S8\scatter_W_65_M.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33875" cy="433387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306F3D46" wp14:editId="368E6CF0">
                  <wp:extent cx="4133850" cy="4133850"/>
                  <wp:effectExtent l="0" t="0" r="0" b="0"/>
                  <wp:docPr id="26" name="Picture 26"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BMJ Echo AF Manuscript\S8\scatter_W_65_F.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3850" cy="413385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10F60A1C" wp14:editId="49EE7C42">
                  <wp:extent cx="3933825" cy="3933825"/>
                  <wp:effectExtent l="0" t="0" r="9525" b="9525"/>
                  <wp:docPr id="7" name="Picture 7" descr="X:\BMJ Echo AF Manuscript\S8\scatter_R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R_50_M.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33825" cy="393382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5D21D0A2" wp14:editId="754DBCD3">
                  <wp:extent cx="3876675" cy="3876675"/>
                  <wp:effectExtent l="0" t="0" r="9525" b="9525"/>
                  <wp:docPr id="9" name="Picture 9" descr="X:\BMJ Echo AF Manuscript\S8\scatter_R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BMJ Echo AF Manuscript\S8\scatter_R_50_F.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76675" cy="3876675"/>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e ) </w:t>
            </w:r>
            <w:proofErr w:type="spellStart"/>
            <w:r>
              <w:t>Rivaroxaban</w:t>
            </w:r>
            <w:proofErr w:type="spellEnd"/>
            <w:r>
              <w:t>, 50 years old, males</w:t>
            </w:r>
          </w:p>
        </w:tc>
        <w:tc>
          <w:tcPr>
            <w:tcW w:w="7087" w:type="dxa"/>
          </w:tcPr>
          <w:p w:rsidR="009F5199" w:rsidRPr="0031099C" w:rsidRDefault="009F5199" w:rsidP="009F5199">
            <w:r>
              <w:t>f</w:t>
            </w:r>
            <w:r w:rsidRPr="0031099C">
              <w:t xml:space="preserve">) </w:t>
            </w:r>
            <w:proofErr w:type="spellStart"/>
            <w:r>
              <w:t>Rivaroxaban</w:t>
            </w:r>
            <w:proofErr w:type="spellEnd"/>
            <w:r>
              <w:t>,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4251F306" wp14:editId="5CE4F722">
                  <wp:extent cx="4219575" cy="4219575"/>
                  <wp:effectExtent l="0" t="0" r="9525" b="9525"/>
                  <wp:docPr id="10" name="Picture 10" descr="X:\BMJ Echo AF Manuscript\S8\scatter_R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R_65_M.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9575" cy="421957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56E9B7E7" wp14:editId="5F410FFA">
                  <wp:extent cx="4276725" cy="4276725"/>
                  <wp:effectExtent l="0" t="0" r="9525" b="9525"/>
                  <wp:docPr id="11" name="Picture 11" descr="X:\BMJ Echo AF Manuscript\S8\scatter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BMJ Echo AF Manuscript\S8\scatter_R_65_F.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6725" cy="4276725"/>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g ) </w:t>
            </w:r>
            <w:proofErr w:type="spellStart"/>
            <w:r>
              <w:t>Rivaroxaban</w:t>
            </w:r>
            <w:proofErr w:type="spellEnd"/>
            <w:r>
              <w:t>, 65 years old, males</w:t>
            </w:r>
          </w:p>
        </w:tc>
        <w:tc>
          <w:tcPr>
            <w:tcW w:w="7087" w:type="dxa"/>
          </w:tcPr>
          <w:p w:rsidR="009F5199" w:rsidRPr="0031099C" w:rsidRDefault="009F5199" w:rsidP="009F5199">
            <w:r>
              <w:t>h</w:t>
            </w:r>
            <w:r w:rsidRPr="0031099C">
              <w:t xml:space="preserve">) </w:t>
            </w:r>
            <w:proofErr w:type="spellStart"/>
            <w:r>
              <w:t>Rivaroxaban</w:t>
            </w:r>
            <w:proofErr w:type="spellEnd"/>
            <w:r>
              <w:t>,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1C4819" w:rsidP="00FA261E">
            <w:r>
              <w:rPr>
                <w:noProof/>
                <w:lang w:val="en-GB" w:eastAsia="en-GB"/>
              </w:rPr>
              <w:lastRenderedPageBreak/>
              <w:drawing>
                <wp:inline distT="0" distB="0" distL="0" distR="0" wp14:anchorId="5E0EDBB6" wp14:editId="7B0FB28D">
                  <wp:extent cx="4143375" cy="4143375"/>
                  <wp:effectExtent l="0" t="0" r="9525" b="9525"/>
                  <wp:docPr id="12" name="Picture 12" descr="X:\BMJ Echo AF Manuscript\S8\scatter_D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BMJ Echo AF Manuscript\S8\scatter_D_65_M.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43375" cy="4143375"/>
                          </a:xfrm>
                          <a:prstGeom prst="rect">
                            <a:avLst/>
                          </a:prstGeom>
                          <a:noFill/>
                          <a:ln>
                            <a:noFill/>
                          </a:ln>
                        </pic:spPr>
                      </pic:pic>
                    </a:graphicData>
                  </a:graphic>
                </wp:inline>
              </w:drawing>
            </w:r>
          </w:p>
        </w:tc>
        <w:tc>
          <w:tcPr>
            <w:tcW w:w="7087" w:type="dxa"/>
          </w:tcPr>
          <w:p w:rsidR="009F5199" w:rsidRPr="0031099C" w:rsidRDefault="001C4819" w:rsidP="00FA261E">
            <w:r>
              <w:rPr>
                <w:noProof/>
                <w:lang w:val="en-GB" w:eastAsia="en-GB"/>
              </w:rPr>
              <w:drawing>
                <wp:inline distT="0" distB="0" distL="0" distR="0" wp14:anchorId="2441B878" wp14:editId="084EA6FE">
                  <wp:extent cx="4162425" cy="4162425"/>
                  <wp:effectExtent l="0" t="0" r="9525" b="9525"/>
                  <wp:docPr id="13" name="Picture 13" descr="X:\BMJ Echo AF Manuscript\S8\scatter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BMJ Echo AF Manuscript\S8\scatter_D_65_F.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62425" cy="4162425"/>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proofErr w:type="spellStart"/>
            <w:r>
              <w:t>i</w:t>
            </w:r>
            <w:proofErr w:type="spellEnd"/>
            <w:r>
              <w:t xml:space="preserve"> ) </w:t>
            </w:r>
            <w:proofErr w:type="spellStart"/>
            <w:r>
              <w:t>Dabigatran</w:t>
            </w:r>
            <w:proofErr w:type="spellEnd"/>
            <w:r>
              <w:t xml:space="preserve"> 65 years old, males</w:t>
            </w:r>
          </w:p>
        </w:tc>
        <w:tc>
          <w:tcPr>
            <w:tcW w:w="7087" w:type="dxa"/>
          </w:tcPr>
          <w:p w:rsidR="009F5199" w:rsidRPr="0031099C" w:rsidRDefault="009F5199" w:rsidP="009F5199">
            <w:r>
              <w:t>j</w:t>
            </w:r>
            <w:r w:rsidRPr="0031099C">
              <w:t xml:space="preserve">) </w:t>
            </w:r>
            <w:proofErr w:type="spellStart"/>
            <w:r>
              <w:t>Dabigatran</w:t>
            </w:r>
            <w:proofErr w:type="spellEnd"/>
            <w:r>
              <w:t>, 65 years old, females</w:t>
            </w:r>
          </w:p>
        </w:tc>
      </w:tr>
    </w:tbl>
    <w:p w:rsidR="009F5199" w:rsidRDefault="004628AD" w:rsidP="004628AD">
      <w:pPr>
        <w:pStyle w:val="Caption"/>
        <w:divId w:val="1548566716"/>
      </w:pPr>
      <w:r>
        <w:t xml:space="preserve">Table </w:t>
      </w:r>
      <w:r w:rsidR="00516779">
        <w:fldChar w:fldCharType="begin"/>
      </w:r>
      <w:r w:rsidR="00516779">
        <w:instrText xml:space="preserve"> SEQ Table \* ARABIC </w:instrText>
      </w:r>
      <w:r w:rsidR="00516779">
        <w:fldChar w:fldCharType="separate"/>
      </w:r>
      <w:r w:rsidR="007A2563">
        <w:rPr>
          <w:noProof/>
        </w:rPr>
        <w:t>9</w:t>
      </w:r>
      <w:r w:rsidR="00516779">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4628AD" w:rsidRPr="0031099C" w:rsidRDefault="004628AD" w:rsidP="004628AD">
      <w:pPr>
        <w:pStyle w:val="Heading2"/>
        <w:numPr>
          <w:ilvl w:val="0"/>
          <w:numId w:val="0"/>
        </w:numPr>
        <w:divId w:val="1548566716"/>
      </w:pPr>
      <w:r>
        <w:lastRenderedPageBreak/>
        <w:t>Appendix E: Summary of cost-effectiveness results of TTE compared with no TTE strategies for the 10 patient populations under consideration</w:t>
      </w: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 xml:space="preserve">ICER (95% </w:t>
            </w:r>
            <w:proofErr w:type="spellStart"/>
            <w:r>
              <w:t>CrI</w:t>
            </w:r>
            <w:proofErr w:type="spellEnd"/>
            <w:r>
              <w:t>)</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Rivaroxaban</w:t>
            </w:r>
            <w:proofErr w:type="spellEnd"/>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Dabigatran</w:t>
            </w:r>
            <w:proofErr w:type="spellEnd"/>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4628AD">
            <w:pPr>
              <w:keepNext/>
            </w:pPr>
          </w:p>
        </w:tc>
      </w:tr>
    </w:tbl>
    <w:p w:rsidR="00ED0A41" w:rsidRDefault="004628AD" w:rsidP="004628AD">
      <w:pPr>
        <w:pStyle w:val="Caption"/>
      </w:pPr>
      <w:proofErr w:type="gramStart"/>
      <w:r>
        <w:t xml:space="preserve">Table </w:t>
      </w:r>
      <w:proofErr w:type="gramEnd"/>
      <w:r w:rsidR="00516779">
        <w:fldChar w:fldCharType="begin"/>
      </w:r>
      <w:r w:rsidR="00516779">
        <w:instrText xml:space="preserve"> SEQ Table \* ARABIC </w:instrText>
      </w:r>
      <w:r w:rsidR="00516779">
        <w:fldChar w:fldCharType="separate"/>
      </w:r>
      <w:r w:rsidR="007A2563">
        <w:rPr>
          <w:noProof/>
        </w:rPr>
        <w:t>10</w:t>
      </w:r>
      <w:r w:rsidR="00516779">
        <w:fldChar w:fldCharType="end"/>
      </w:r>
      <w:proofErr w:type="gramStart"/>
      <w:r>
        <w:t xml:space="preserve"> Summary of cost </w:t>
      </w:r>
      <w:proofErr w:type="spellStart"/>
      <w:r>
        <w:t>effectivness</w:t>
      </w:r>
      <w:proofErr w:type="spellEnd"/>
      <w:r>
        <w:t xml:space="preserve"> results.</w:t>
      </w:r>
      <w:proofErr w:type="gramEnd"/>
      <w:r>
        <w:t xml:space="preserve"> ICER: Incremental cost </w:t>
      </w:r>
      <w:proofErr w:type="spellStart"/>
      <w:r>
        <w:t>effectivness</w:t>
      </w:r>
      <w:proofErr w:type="spellEnd"/>
      <w:r>
        <w:t xml:space="preserve"> ratio. TTE: transthoracic echocardiography; QALY: Quality-adjusted life year. Dominated: the strategy is both more expensive and less effective than the strategy to which it is compared</w:t>
      </w:r>
    </w:p>
    <w:p w:rsidR="001C4819" w:rsidRDefault="001C4819" w:rsidP="001C4819">
      <w:pPr>
        <w:rPr>
          <w:lang w:val="en-GB"/>
        </w:rPr>
      </w:pPr>
    </w:p>
    <w:p w:rsidR="001C4819" w:rsidRDefault="001C4819" w:rsidP="001C4819">
      <w:pPr>
        <w:rPr>
          <w:lang w:val="en-GB"/>
        </w:rPr>
        <w:sectPr w:rsidR="001C4819" w:rsidSect="00C2196C">
          <w:pgSz w:w="11906" w:h="16838"/>
          <w:pgMar w:top="1440" w:right="1440" w:bottom="1440" w:left="1440" w:header="708" w:footer="708" w:gutter="0"/>
          <w:cols w:space="708"/>
          <w:docGrid w:linePitch="360"/>
        </w:sectPr>
      </w:pPr>
    </w:p>
    <w:p w:rsidR="001C4819" w:rsidRDefault="001C4819" w:rsidP="001C4819">
      <w:pPr>
        <w:pStyle w:val="Heading2"/>
        <w:numPr>
          <w:ilvl w:val="0"/>
          <w:numId w:val="0"/>
        </w:numPr>
      </w:pPr>
      <w:r>
        <w:lastRenderedPageBreak/>
        <w:t>Appendix F: Cost effectiveness acceptability frontiers</w:t>
      </w:r>
    </w:p>
    <w:p w:rsidR="001C4819" w:rsidRDefault="001C4819" w:rsidP="001C4819">
      <w:pPr>
        <w:pStyle w:val="Heading3"/>
        <w:numPr>
          <w:ilvl w:val="0"/>
          <w:numId w:val="0"/>
        </w:numPr>
      </w:pPr>
      <w:r>
        <w:t>Introduction</w:t>
      </w:r>
    </w:p>
    <w:p w:rsidR="001C4819" w:rsidRPr="001C4819" w:rsidRDefault="001C4819" w:rsidP="001C4819">
      <w:r>
        <w:t xml:space="preserve">This section presents cost-effectiveness acceptability frontiers (CEAFs) of the with- and without-TTE strategies for each of the scenarios presented in appendix D and elsewhere. CEAFs </w:t>
      </w:r>
      <w:r w:rsidR="00DF06B6">
        <w:t>differ from cost-effectiveness acceptability curves (CEACs) as they plot, for each willingness-to-pay threshold, only the option with the highest expected net benefit</w:t>
      </w:r>
      <w:r w:rsidR="00E74718">
        <w:t>. They t</w:t>
      </w:r>
      <w:r w:rsidR="00DF06B6">
        <w:t xml:space="preserve">herefore show uncertainty in the adoption decision. As there are only two options (the With TTE Strategy and the Without TTE Strategy) there is no loss of information, as the cost effectiveness of each option is simply the complement of (i.e. one minus) the other option.  </w:t>
      </w:r>
    </w:p>
    <w:p w:rsidR="00AD0F91" w:rsidRDefault="00AD0F91" w:rsidP="001C4819">
      <w:pPr>
        <w:rPr>
          <w:ins w:id="449" w:author="Jon Minton" w:date="2013-09-05T21:20:00Z"/>
        </w:rPr>
        <w:sectPr w:rsidR="00AD0F91" w:rsidSect="00AD0F91">
          <w:pgSz w:w="11906" w:h="16838" w:orient="portrait"/>
          <w:pgMar w:top="1440" w:right="1440" w:bottom="1440" w:left="1440" w:header="708" w:footer="708" w:gutter="0"/>
          <w:cols w:space="708"/>
          <w:docGrid w:linePitch="360"/>
          <w:sectPrChange w:id="450" w:author="Jon Minton" w:date="2013-09-05T21:20:00Z">
            <w:sectPr w:rsidR="00AD0F91" w:rsidSect="00AD0F91">
              <w:pgSz w:w="16838" w:h="11906" w:orient="landscape"/>
              <w:pgMar w:top="1440" w:right="1440" w:bottom="1440" w:left="1440" w:header="708" w:footer="708" w:gutter="0"/>
            </w:sectPr>
          </w:sectPrChange>
        </w:sectPr>
      </w:pPr>
    </w:p>
    <w:p w:rsidR="001C4819" w:rsidRPr="001C4819" w:rsidRDefault="001C4819" w:rsidP="001C4819"/>
    <w:tbl>
      <w:tblPr>
        <w:tblStyle w:val="TableGrid"/>
        <w:tblW w:w="0" w:type="auto"/>
        <w:tblLayout w:type="fixed"/>
        <w:tblLook w:val="04A0" w:firstRow="1" w:lastRow="0" w:firstColumn="1" w:lastColumn="0" w:noHBand="0" w:noVBand="1"/>
      </w:tblPr>
      <w:tblGrid>
        <w:gridCol w:w="7196"/>
        <w:gridCol w:w="6978"/>
      </w:tblGrid>
      <w:tr w:rsidR="001C4819" w:rsidRPr="0031099C" w:rsidTr="00DF06B6">
        <w:trPr>
          <w:trHeight w:val="5519"/>
        </w:trPr>
        <w:tc>
          <w:tcPr>
            <w:tcW w:w="7196" w:type="dxa"/>
          </w:tcPr>
          <w:p w:rsidR="001C4819" w:rsidRPr="0031099C" w:rsidRDefault="00DF06B6" w:rsidP="003D7462">
            <w:r>
              <w:rPr>
                <w:noProof/>
                <w:lang w:val="en-GB" w:eastAsia="en-GB"/>
              </w:rPr>
              <w:drawing>
                <wp:inline distT="0" distB="0" distL="0" distR="0" wp14:anchorId="3B976787" wp14:editId="3A6B7F22">
                  <wp:extent cx="3905250" cy="3905250"/>
                  <wp:effectExtent l="0" t="0" r="0" b="0"/>
                  <wp:docPr id="27" name="Picture 27" descr="X:\BMJ Echo AF Manuscript\S8\ceaf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BMJ Echo AF Manuscript\S8\ceaf_W_50_M.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05250" cy="3905250"/>
                          </a:xfrm>
                          <a:prstGeom prst="rect">
                            <a:avLst/>
                          </a:prstGeom>
                          <a:noFill/>
                          <a:ln>
                            <a:noFill/>
                          </a:ln>
                        </pic:spPr>
                      </pic:pic>
                    </a:graphicData>
                  </a:graphic>
                </wp:inline>
              </w:drawing>
            </w:r>
          </w:p>
        </w:tc>
        <w:tc>
          <w:tcPr>
            <w:tcW w:w="6978" w:type="dxa"/>
          </w:tcPr>
          <w:p w:rsidR="001C4819" w:rsidRPr="0031099C" w:rsidRDefault="00DF06B6" w:rsidP="003D7462">
            <w:r>
              <w:rPr>
                <w:noProof/>
                <w:lang w:val="en-GB" w:eastAsia="en-GB"/>
              </w:rPr>
              <w:drawing>
                <wp:inline distT="0" distB="0" distL="0" distR="0" wp14:anchorId="48F91411" wp14:editId="1683AC6A">
                  <wp:extent cx="4067175" cy="4067175"/>
                  <wp:effectExtent l="0" t="0" r="9525" b="9525"/>
                  <wp:docPr id="29" name="Picture 29" descr="X:\BMJ Echo AF Manuscript\S8\ceaf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BMJ Echo AF Manuscript\S8\ceaf_W_50_F.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67175" cy="4067175"/>
                          </a:xfrm>
                          <a:prstGeom prst="rect">
                            <a:avLst/>
                          </a:prstGeom>
                          <a:noFill/>
                          <a:ln>
                            <a:noFill/>
                          </a:ln>
                        </pic:spPr>
                      </pic:pic>
                    </a:graphicData>
                  </a:graphic>
                </wp:inline>
              </w:drawing>
            </w:r>
          </w:p>
        </w:tc>
      </w:tr>
      <w:tr w:rsidR="001C4819" w:rsidRPr="0031099C" w:rsidTr="00DF06B6">
        <w:tc>
          <w:tcPr>
            <w:tcW w:w="7196" w:type="dxa"/>
          </w:tcPr>
          <w:p w:rsidR="001C4819" w:rsidRPr="0031099C" w:rsidRDefault="001C4819" w:rsidP="003D7462">
            <w:r w:rsidRPr="0031099C">
              <w:t xml:space="preserve">a ) </w:t>
            </w:r>
            <w:r>
              <w:t>Warfarin, 50 years old, males</w:t>
            </w:r>
          </w:p>
        </w:tc>
        <w:tc>
          <w:tcPr>
            <w:tcW w:w="6978" w:type="dxa"/>
          </w:tcPr>
          <w:p w:rsidR="001C4819" w:rsidRPr="0031099C" w:rsidRDefault="001C4819" w:rsidP="003D7462">
            <w:r w:rsidRPr="0031099C">
              <w:t xml:space="preserve">b) </w:t>
            </w:r>
            <w:r>
              <w:t>Warfarin, 50 years old, females</w:t>
            </w:r>
          </w:p>
        </w:tc>
      </w:tr>
    </w:tbl>
    <w:p w:rsidR="001C4819" w:rsidRDefault="001C4819" w:rsidP="001C4819"/>
    <w:p w:rsidR="001C4819" w:rsidRDefault="001C4819" w:rsidP="001C4819"/>
    <w:tbl>
      <w:tblPr>
        <w:tblStyle w:val="TableGrid"/>
        <w:tblW w:w="0" w:type="auto"/>
        <w:tblLook w:val="04A0" w:firstRow="1" w:lastRow="0" w:firstColumn="1" w:lastColumn="0" w:noHBand="0" w:noVBand="1"/>
      </w:tblPr>
      <w:tblGrid>
        <w:gridCol w:w="7266"/>
        <w:gridCol w:w="6908"/>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547A28FC" wp14:editId="6D833A83">
                  <wp:extent cx="4467225" cy="4467225"/>
                  <wp:effectExtent l="0" t="0" r="9525" b="9525"/>
                  <wp:docPr id="30" name="Picture 30" descr="X:\BMJ Echo AF Manuscript\S8\ceaf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BMJ Echo AF Manuscript\S8\ceaf_W_65_M.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67225" cy="4467225"/>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5E68B42A" wp14:editId="71D4A3C5">
                  <wp:extent cx="4210050" cy="4210050"/>
                  <wp:effectExtent l="0" t="0" r="0" b="0"/>
                  <wp:docPr id="33" name="Picture 33" descr="X:\BMJ Echo AF Manuscript\S8\ceaf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BMJ Echo AF Manuscript\S8\ceaf_W_65_F.jpe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10050" cy="4210050"/>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r>
              <w:t>c</w:t>
            </w:r>
            <w:r w:rsidRPr="0031099C">
              <w:t xml:space="preserve"> ) </w:t>
            </w:r>
            <w:r>
              <w:t>Warfarin, 65 years old, males</w:t>
            </w:r>
          </w:p>
        </w:tc>
        <w:tc>
          <w:tcPr>
            <w:tcW w:w="7087" w:type="dxa"/>
          </w:tcPr>
          <w:p w:rsidR="001C4819" w:rsidRPr="0031099C" w:rsidRDefault="001C4819" w:rsidP="003D7462">
            <w:r>
              <w:t>d</w:t>
            </w:r>
            <w:r w:rsidRPr="0031099C">
              <w:t xml:space="preserve">) </w:t>
            </w:r>
            <w:r>
              <w:t>Warfarin, 65 years old, females</w:t>
            </w:r>
          </w:p>
        </w:tc>
      </w:tr>
    </w:tbl>
    <w:p w:rsidR="001C4819" w:rsidRDefault="001C4819" w:rsidP="001C4819"/>
    <w:tbl>
      <w:tblPr>
        <w:tblStyle w:val="TableGrid"/>
        <w:tblW w:w="0" w:type="auto"/>
        <w:tblLook w:val="04A0" w:firstRow="1" w:lastRow="0" w:firstColumn="1" w:lastColumn="0" w:noHBand="0" w:noVBand="1"/>
      </w:tblPr>
      <w:tblGrid>
        <w:gridCol w:w="7087"/>
        <w:gridCol w:w="7087"/>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059BA7B8" wp14:editId="3F7DE794">
                  <wp:extent cx="3924300" cy="3924300"/>
                  <wp:effectExtent l="0" t="0" r="0" b="0"/>
                  <wp:docPr id="37" name="Picture 37" descr="X:\BMJ Echo AF Manuscript\S8\ceaf_R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BMJ Echo AF Manuscript\S8\ceaf_R_50_M.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24300" cy="3924300"/>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5C29F946" wp14:editId="514CCA78">
                  <wp:extent cx="3971925" cy="3971925"/>
                  <wp:effectExtent l="0" t="0" r="9525" b="9525"/>
                  <wp:docPr id="39" name="Picture 39" descr="X:\BMJ Echo AF Manuscript\S8\ceaf_R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BMJ Echo AF Manuscript\S8\ceaf_R_50_F.jpe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71925" cy="3971925"/>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r>
              <w:t xml:space="preserve">e ) </w:t>
            </w:r>
            <w:proofErr w:type="spellStart"/>
            <w:r>
              <w:t>Rivaroxaban</w:t>
            </w:r>
            <w:proofErr w:type="spellEnd"/>
            <w:r>
              <w:t>, 50 years old, males</w:t>
            </w:r>
          </w:p>
        </w:tc>
        <w:tc>
          <w:tcPr>
            <w:tcW w:w="7087" w:type="dxa"/>
          </w:tcPr>
          <w:p w:rsidR="001C4819" w:rsidRPr="0031099C" w:rsidRDefault="001C4819" w:rsidP="003D7462">
            <w:r>
              <w:t>f</w:t>
            </w:r>
            <w:r w:rsidRPr="0031099C">
              <w:t xml:space="preserve">) </w:t>
            </w:r>
            <w:proofErr w:type="spellStart"/>
            <w:r>
              <w:t>Rivaroxaban</w:t>
            </w:r>
            <w:proofErr w:type="spellEnd"/>
            <w:r>
              <w:t>, 50 years old, females</w:t>
            </w:r>
          </w:p>
        </w:tc>
      </w:tr>
    </w:tbl>
    <w:p w:rsidR="001C4819" w:rsidRDefault="001C4819" w:rsidP="001C4819"/>
    <w:p w:rsidR="001C4819" w:rsidRDefault="001C4819" w:rsidP="001C4819"/>
    <w:tbl>
      <w:tblPr>
        <w:tblStyle w:val="TableGrid"/>
        <w:tblW w:w="0" w:type="auto"/>
        <w:tblLook w:val="04A0" w:firstRow="1" w:lastRow="0" w:firstColumn="1" w:lastColumn="0" w:noHBand="0" w:noVBand="1"/>
      </w:tblPr>
      <w:tblGrid>
        <w:gridCol w:w="7087"/>
        <w:gridCol w:w="7087"/>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0A0047D8" wp14:editId="47D0F2AC">
                  <wp:extent cx="3733800" cy="3733800"/>
                  <wp:effectExtent l="0" t="0" r="0" b="0"/>
                  <wp:docPr id="41" name="Picture 41" descr="X:\BMJ Echo AF Manuscript\S8\ceaf_R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BMJ Echo AF Manuscript\S8\ceaf_R_65_M.jpe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33800" cy="3733800"/>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35FA9C15" wp14:editId="6A42A52C">
                  <wp:extent cx="3914775" cy="3914775"/>
                  <wp:effectExtent l="0" t="0" r="9525" b="9525"/>
                  <wp:docPr id="43" name="Picture 43" descr="X:\BMJ Echo AF Manuscript\S8\ceaf_R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BMJ Echo AF Manuscript\S8\ceaf_R_65_F.jpe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14775" cy="3914775"/>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r>
              <w:t xml:space="preserve">g ) </w:t>
            </w:r>
            <w:proofErr w:type="spellStart"/>
            <w:r>
              <w:t>Rivaroxaban</w:t>
            </w:r>
            <w:proofErr w:type="spellEnd"/>
            <w:r>
              <w:t>, 65 years old, males</w:t>
            </w:r>
          </w:p>
        </w:tc>
        <w:tc>
          <w:tcPr>
            <w:tcW w:w="7087" w:type="dxa"/>
          </w:tcPr>
          <w:p w:rsidR="001C4819" w:rsidRPr="0031099C" w:rsidRDefault="001C4819" w:rsidP="003D7462">
            <w:r>
              <w:t>h</w:t>
            </w:r>
            <w:r w:rsidRPr="0031099C">
              <w:t xml:space="preserve">) </w:t>
            </w:r>
            <w:proofErr w:type="spellStart"/>
            <w:r>
              <w:t>Rivaroxaban</w:t>
            </w:r>
            <w:proofErr w:type="spellEnd"/>
            <w:r>
              <w:t>, 65 years old, females</w:t>
            </w:r>
          </w:p>
        </w:tc>
      </w:tr>
    </w:tbl>
    <w:p w:rsidR="001C4819" w:rsidRDefault="001C4819" w:rsidP="001C4819"/>
    <w:p w:rsidR="001C4819" w:rsidRDefault="001C4819" w:rsidP="001C4819"/>
    <w:tbl>
      <w:tblPr>
        <w:tblStyle w:val="TableGrid"/>
        <w:tblW w:w="0" w:type="auto"/>
        <w:tblLook w:val="04A0" w:firstRow="1" w:lastRow="0" w:firstColumn="1" w:lastColumn="0" w:noHBand="0" w:noVBand="1"/>
      </w:tblPr>
      <w:tblGrid>
        <w:gridCol w:w="7087"/>
        <w:gridCol w:w="7087"/>
      </w:tblGrid>
      <w:tr w:rsidR="001C4819" w:rsidRPr="0031099C" w:rsidTr="003D7462">
        <w:trPr>
          <w:trHeight w:val="5519"/>
        </w:trPr>
        <w:tc>
          <w:tcPr>
            <w:tcW w:w="7087" w:type="dxa"/>
          </w:tcPr>
          <w:p w:rsidR="001C4819" w:rsidRPr="0031099C" w:rsidRDefault="00DF06B6" w:rsidP="003D7462">
            <w:r>
              <w:rPr>
                <w:noProof/>
                <w:lang w:val="en-GB" w:eastAsia="en-GB"/>
              </w:rPr>
              <w:lastRenderedPageBreak/>
              <w:drawing>
                <wp:inline distT="0" distB="0" distL="0" distR="0" wp14:anchorId="19C77722" wp14:editId="14320748">
                  <wp:extent cx="4010025" cy="4010025"/>
                  <wp:effectExtent l="0" t="0" r="9525" b="9525"/>
                  <wp:docPr id="45" name="Picture 45" descr="X:\BMJ Echo AF Manuscript\S8\ceaf_D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BMJ Echo AF Manuscript\S8\ceaf_D_65_M.jpe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10025" cy="4010025"/>
                          </a:xfrm>
                          <a:prstGeom prst="rect">
                            <a:avLst/>
                          </a:prstGeom>
                          <a:noFill/>
                          <a:ln>
                            <a:noFill/>
                          </a:ln>
                        </pic:spPr>
                      </pic:pic>
                    </a:graphicData>
                  </a:graphic>
                </wp:inline>
              </w:drawing>
            </w:r>
          </w:p>
        </w:tc>
        <w:tc>
          <w:tcPr>
            <w:tcW w:w="7087" w:type="dxa"/>
          </w:tcPr>
          <w:p w:rsidR="001C4819" w:rsidRPr="0031099C" w:rsidRDefault="00DF06B6" w:rsidP="003D7462">
            <w:r>
              <w:rPr>
                <w:noProof/>
                <w:lang w:val="en-GB" w:eastAsia="en-GB"/>
              </w:rPr>
              <w:drawing>
                <wp:inline distT="0" distB="0" distL="0" distR="0" wp14:anchorId="5E4E03E9" wp14:editId="71F8E8AB">
                  <wp:extent cx="4114800" cy="4114800"/>
                  <wp:effectExtent l="0" t="0" r="0" b="0"/>
                  <wp:docPr id="47" name="Picture 47" descr="X:\BMJ Echo AF Manuscript\S8\ceaf_D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BMJ Echo AF Manuscript\S8\ceaf_D_65_F.jpe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tc>
      </w:tr>
      <w:tr w:rsidR="001C4819" w:rsidRPr="0031099C" w:rsidTr="003D7462">
        <w:tc>
          <w:tcPr>
            <w:tcW w:w="7087" w:type="dxa"/>
          </w:tcPr>
          <w:p w:rsidR="001C4819" w:rsidRPr="0031099C" w:rsidRDefault="001C4819" w:rsidP="003D7462">
            <w:proofErr w:type="spellStart"/>
            <w:r>
              <w:t>i</w:t>
            </w:r>
            <w:proofErr w:type="spellEnd"/>
            <w:r>
              <w:t xml:space="preserve"> ) </w:t>
            </w:r>
            <w:proofErr w:type="spellStart"/>
            <w:r>
              <w:t>Dabigatran</w:t>
            </w:r>
            <w:proofErr w:type="spellEnd"/>
            <w:r>
              <w:t xml:space="preserve"> 65 years old, males</w:t>
            </w:r>
          </w:p>
        </w:tc>
        <w:tc>
          <w:tcPr>
            <w:tcW w:w="7087" w:type="dxa"/>
          </w:tcPr>
          <w:p w:rsidR="001C4819" w:rsidRPr="0031099C" w:rsidRDefault="001C4819" w:rsidP="003D7462">
            <w:r>
              <w:t>j</w:t>
            </w:r>
            <w:r w:rsidRPr="0031099C">
              <w:t xml:space="preserve">) </w:t>
            </w:r>
            <w:proofErr w:type="spellStart"/>
            <w:r>
              <w:t>Dabigatran</w:t>
            </w:r>
            <w:proofErr w:type="spellEnd"/>
            <w:r>
              <w:t>, 65 years old, females</w:t>
            </w:r>
          </w:p>
        </w:tc>
      </w:tr>
    </w:tbl>
    <w:p w:rsidR="001C4819" w:rsidRDefault="001C4819" w:rsidP="001C4819">
      <w:pPr>
        <w:pStyle w:val="Caption"/>
      </w:pPr>
      <w:r>
        <w:t xml:space="preserve">Table </w:t>
      </w:r>
      <w:r w:rsidR="00516779">
        <w:fldChar w:fldCharType="begin"/>
      </w:r>
      <w:r w:rsidR="00516779">
        <w:instrText xml:space="preserve"> SEQ Table \* ARABIC </w:instrText>
      </w:r>
      <w:r w:rsidR="00516779">
        <w:fldChar w:fldCharType="separate"/>
      </w:r>
      <w:r w:rsidR="007A2563">
        <w:rPr>
          <w:noProof/>
        </w:rPr>
        <w:t>11</w:t>
      </w:r>
      <w:r w:rsidR="00516779">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3D7462" w:rsidRDefault="003D7462" w:rsidP="001C4819">
      <w:pPr>
        <w:sectPr w:rsidR="003D7462" w:rsidSect="001C4819">
          <w:pgSz w:w="16838" w:h="11906" w:orient="landscape"/>
          <w:pgMar w:top="1440" w:right="1440" w:bottom="1440" w:left="1440" w:header="708" w:footer="708" w:gutter="0"/>
          <w:cols w:space="708"/>
          <w:docGrid w:linePitch="360"/>
        </w:sectPr>
      </w:pPr>
    </w:p>
    <w:p w:rsidR="003D7462" w:rsidRDefault="003D7462">
      <w:pPr>
        <w:pStyle w:val="Heading2"/>
        <w:numPr>
          <w:ilvl w:val="0"/>
          <w:numId w:val="0"/>
        </w:numPr>
        <w:pPrChange w:id="451" w:author="Jon Minton" w:date="2013-09-05T21:21:00Z">
          <w:pPr>
            <w:pStyle w:val="Heading1"/>
            <w:numPr>
              <w:numId w:val="0"/>
            </w:numPr>
          </w:pPr>
        </w:pPrChange>
      </w:pPr>
      <w:r>
        <w:lastRenderedPageBreak/>
        <w:t xml:space="preserve">Appendix G: Full Incremental Analyses </w:t>
      </w:r>
    </w:p>
    <w:p w:rsidR="003D7462" w:rsidRDefault="003D7462" w:rsidP="003D7462"/>
    <w:p w:rsidR="003D7462" w:rsidRDefault="003D7462">
      <w:pPr>
        <w:pStyle w:val="Heading3"/>
        <w:numPr>
          <w:ilvl w:val="0"/>
          <w:numId w:val="0"/>
        </w:numPr>
        <w:pPrChange w:id="452" w:author="Jon Minton" w:date="2013-09-05T21:21:00Z">
          <w:pPr>
            <w:pStyle w:val="Heading2"/>
            <w:numPr>
              <w:ilvl w:val="0"/>
              <w:numId w:val="0"/>
            </w:numPr>
          </w:pPr>
        </w:pPrChange>
      </w:pPr>
      <w:r>
        <w:t>Introduction</w:t>
      </w:r>
    </w:p>
    <w:p w:rsidR="003D7462" w:rsidRDefault="003D7462" w:rsidP="003D7462">
      <w:r>
        <w:t>This appendix presents full incremental analyses, including efficiency frontiers, for the following four patient groups:</w:t>
      </w:r>
    </w:p>
    <w:p w:rsidR="003D7462" w:rsidRDefault="003D7462" w:rsidP="003D7462">
      <w:pPr>
        <w:pStyle w:val="ListParagraph"/>
        <w:numPr>
          <w:ilvl w:val="0"/>
          <w:numId w:val="26"/>
        </w:numPr>
        <w:spacing w:line="276" w:lineRule="auto"/>
        <w:jc w:val="left"/>
      </w:pPr>
      <w:r>
        <w:t>Males, aged 50 years at diagnosis</w:t>
      </w:r>
    </w:p>
    <w:p w:rsidR="003D7462" w:rsidRDefault="003D7462" w:rsidP="003D7462">
      <w:pPr>
        <w:pStyle w:val="ListParagraph"/>
        <w:numPr>
          <w:ilvl w:val="0"/>
          <w:numId w:val="26"/>
        </w:numPr>
        <w:spacing w:line="276" w:lineRule="auto"/>
        <w:jc w:val="left"/>
      </w:pPr>
      <w:r>
        <w:t>Females, aged 50 years at diagnosis</w:t>
      </w:r>
    </w:p>
    <w:p w:rsidR="003D7462" w:rsidRDefault="003D7462" w:rsidP="003D7462">
      <w:pPr>
        <w:pStyle w:val="ListParagraph"/>
        <w:numPr>
          <w:ilvl w:val="0"/>
          <w:numId w:val="26"/>
        </w:numPr>
        <w:spacing w:line="276" w:lineRule="auto"/>
        <w:jc w:val="left"/>
      </w:pPr>
      <w:r w:rsidRPr="006E3915">
        <w:t>Males</w:t>
      </w:r>
      <w:r>
        <w:t>, aged 65 years at diagnosis</w:t>
      </w:r>
    </w:p>
    <w:p w:rsidR="003D7462" w:rsidRDefault="003D7462" w:rsidP="003D7462">
      <w:pPr>
        <w:pStyle w:val="ListParagraph"/>
        <w:numPr>
          <w:ilvl w:val="0"/>
          <w:numId w:val="26"/>
        </w:numPr>
        <w:spacing w:line="276" w:lineRule="auto"/>
        <w:jc w:val="left"/>
      </w:pPr>
      <w:r>
        <w:t>Females, aged 65 years at diagnosis</w:t>
      </w:r>
    </w:p>
    <w:p w:rsidR="003D7462" w:rsidRDefault="003D7462">
      <w:pPr>
        <w:pStyle w:val="Heading3"/>
        <w:numPr>
          <w:ilvl w:val="0"/>
          <w:numId w:val="0"/>
        </w:numPr>
        <w:pPrChange w:id="453" w:author="Jon Minton" w:date="2013-09-05T21:21:00Z">
          <w:pPr>
            <w:pStyle w:val="Heading2"/>
            <w:numPr>
              <w:ilvl w:val="0"/>
              <w:numId w:val="0"/>
            </w:numPr>
          </w:pPr>
        </w:pPrChange>
      </w:pPr>
      <w:r>
        <w:t>Males, aged 50 years at diagnosis</w:t>
      </w:r>
    </w:p>
    <w:p w:rsidR="003D7462" w:rsidRDefault="003D7462" w:rsidP="003D7462">
      <w:r>
        <w:t xml:space="preserve">The cost-effectiveness plane for this patient group is shown in </w:t>
      </w:r>
      <w:r>
        <w:fldChar w:fldCharType="begin"/>
      </w:r>
      <w:r w:rsidRPr="003D7462">
        <w:instrText xml:space="preserve"> REF _Ref364698584 \h </w:instrText>
      </w:r>
      <w:r>
        <w:fldChar w:fldCharType="separate"/>
      </w:r>
      <w:r w:rsidR="007A2563">
        <w:t xml:space="preserve">Figure </w:t>
      </w:r>
      <w:r w:rsidR="007A2563">
        <w:rPr>
          <w:noProof/>
        </w:rPr>
        <w:t>3</w:t>
      </w:r>
      <w:r>
        <w:fldChar w:fldCharType="end"/>
      </w:r>
      <w:r>
        <w:t xml:space="preserve">. Of the four strategies evaluated, the No TTE strategy, using </w:t>
      </w:r>
      <w:proofErr w:type="spellStart"/>
      <w:r>
        <w:t>Rivaroxaban</w:t>
      </w:r>
      <w:proofErr w:type="spellEnd"/>
      <w:r>
        <w:t xml:space="preserve"> as the OAC of choice, is estimated to dominate all the other three options.</w:t>
      </w:r>
    </w:p>
    <w:p w:rsidR="003D7462" w:rsidRDefault="003D7462" w:rsidP="003D7462">
      <w:pPr>
        <w:keepNext/>
      </w:pPr>
      <w:r>
        <w:rPr>
          <w:noProof/>
          <w:lang w:val="en-GB" w:eastAsia="en-GB" w:bidi="ar-SA"/>
        </w:rPr>
        <w:drawing>
          <wp:inline distT="0" distB="0" distL="0" distR="0" wp14:anchorId="75B3EFE8" wp14:editId="13077F6F">
            <wp:extent cx="4762500" cy="4762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m50.jpg"/>
                    <pic:cNvPicPr/>
                  </pic:nvPicPr>
                  <pic:blipFill>
                    <a:blip r:embed="rId37">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Default="003D7462" w:rsidP="003D7462">
      <w:pPr>
        <w:pStyle w:val="Caption"/>
      </w:pPr>
      <w:bookmarkStart w:id="454" w:name="_Ref364698584"/>
      <w:r>
        <w:t xml:space="preserve">Figure </w:t>
      </w:r>
      <w:r>
        <w:fldChar w:fldCharType="begin"/>
      </w:r>
      <w:r>
        <w:instrText xml:space="preserve"> SEQ Figure \* ARABIC </w:instrText>
      </w:r>
      <w:r>
        <w:fldChar w:fldCharType="separate"/>
      </w:r>
      <w:r w:rsidR="007A2563">
        <w:rPr>
          <w:noProof/>
        </w:rPr>
        <w:t>3</w:t>
      </w:r>
      <w:r>
        <w:fldChar w:fldCharType="end"/>
      </w:r>
      <w:bookmarkEnd w:id="454"/>
      <w:proofErr w:type="gramStart"/>
      <w:r>
        <w:t xml:space="preserve"> Cost-effectiveness plane</w:t>
      </w:r>
      <w:proofErr w:type="gramEnd"/>
      <w:r>
        <w:t xml:space="preserve"> of mean costs and mean QALYs for males aged 50 years at diagnosis. Warf: Warfarin; </w:t>
      </w:r>
      <w:proofErr w:type="spellStart"/>
      <w:r>
        <w:t>Riv</w:t>
      </w:r>
      <w:proofErr w:type="spellEnd"/>
      <w:r>
        <w:t xml:space="preserve">: </w:t>
      </w:r>
      <w:proofErr w:type="spellStart"/>
      <w:r>
        <w:t>Rivaroxaban</w:t>
      </w:r>
      <w:proofErr w:type="spellEnd"/>
      <w:r>
        <w:t>; TTE: Transthoracic Echocardiography</w:t>
      </w:r>
    </w:p>
    <w:p w:rsidR="003D7462" w:rsidRDefault="003D7462">
      <w:pPr>
        <w:pStyle w:val="Heading3"/>
        <w:numPr>
          <w:ilvl w:val="0"/>
          <w:numId w:val="0"/>
        </w:numPr>
        <w:pPrChange w:id="455" w:author="Jon Minton" w:date="2013-09-05T21:21:00Z">
          <w:pPr>
            <w:pStyle w:val="Heading2"/>
            <w:numPr>
              <w:ilvl w:val="0"/>
              <w:numId w:val="0"/>
            </w:numPr>
          </w:pPr>
        </w:pPrChange>
      </w:pPr>
      <w:r>
        <w:lastRenderedPageBreak/>
        <w:t>Females, aged 50 years at diagnosis</w:t>
      </w:r>
    </w:p>
    <w:p w:rsidR="003D7462" w:rsidRDefault="003D7462" w:rsidP="003D7462">
      <w:r>
        <w:t xml:space="preserve">The cost-effectiveness plane for this patient group is shown in </w:t>
      </w:r>
      <w:r>
        <w:fldChar w:fldCharType="begin"/>
      </w:r>
      <w:r w:rsidRPr="003D7462">
        <w:instrText xml:space="preserve"> REF _Ref364698744 \h </w:instrText>
      </w:r>
      <w:r>
        <w:fldChar w:fldCharType="separate"/>
      </w:r>
      <w:r w:rsidR="007A2563">
        <w:t xml:space="preserve">Figure </w:t>
      </w:r>
      <w:r w:rsidR="007A2563">
        <w:rPr>
          <w:noProof/>
        </w:rPr>
        <w:t>4</w:t>
      </w:r>
      <w:r>
        <w:fldChar w:fldCharType="end"/>
      </w:r>
      <w:r>
        <w:t xml:space="preserve">. As for males of the same age, of the four strategies evaluated, the No TTE strategy, using </w:t>
      </w:r>
      <w:proofErr w:type="spellStart"/>
      <w:r>
        <w:t>Rivaroxaban</w:t>
      </w:r>
      <w:proofErr w:type="spellEnd"/>
      <w:r>
        <w:t xml:space="preserve"> as the OAC of choice, is estimated to dominate all the other three options. However, the differences in estimated cost and QALY benefit between this option and the No TTE strategy using Warfarin as the OAC of choice are extremely small.</w:t>
      </w:r>
    </w:p>
    <w:p w:rsidR="003D7462" w:rsidRDefault="003D7462" w:rsidP="003D7462">
      <w:pPr>
        <w:keepNext/>
      </w:pPr>
      <w:r>
        <w:rPr>
          <w:noProof/>
          <w:lang w:val="en-GB" w:eastAsia="en-GB" w:bidi="ar-SA"/>
        </w:rPr>
        <w:drawing>
          <wp:inline distT="0" distB="0" distL="0" distR="0" wp14:anchorId="610CA1C6" wp14:editId="3CA70A43">
            <wp:extent cx="476250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f50.jpg"/>
                    <pic:cNvPicPr/>
                  </pic:nvPicPr>
                  <pic:blipFill>
                    <a:blip r:embed="rId38">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Pr="006E3915" w:rsidRDefault="003D7462" w:rsidP="003D7462">
      <w:pPr>
        <w:pStyle w:val="Caption"/>
      </w:pPr>
      <w:bookmarkStart w:id="456" w:name="_Ref364698744"/>
      <w:r>
        <w:t xml:space="preserve">Figure </w:t>
      </w:r>
      <w:r>
        <w:fldChar w:fldCharType="begin"/>
      </w:r>
      <w:r w:rsidRPr="003D7462">
        <w:instrText xml:space="preserve"> SEQ Figure \* ARABIC </w:instrText>
      </w:r>
      <w:r>
        <w:fldChar w:fldCharType="separate"/>
      </w:r>
      <w:r w:rsidR="007A2563">
        <w:rPr>
          <w:noProof/>
        </w:rPr>
        <w:t>4</w:t>
      </w:r>
      <w:r>
        <w:fldChar w:fldCharType="end"/>
      </w:r>
      <w:bookmarkEnd w:id="456"/>
      <w:proofErr w:type="gramStart"/>
      <w:r>
        <w:t xml:space="preserve"> Cost-effectiveness plane</w:t>
      </w:r>
      <w:proofErr w:type="gramEnd"/>
      <w:r>
        <w:t xml:space="preserve"> of mean costs and mean QALYs for females aged 50 years at diagnosis. Warf: Warfarin; </w:t>
      </w:r>
      <w:proofErr w:type="spellStart"/>
      <w:r>
        <w:t>Riv</w:t>
      </w:r>
      <w:proofErr w:type="spellEnd"/>
      <w:r>
        <w:t xml:space="preserve">: </w:t>
      </w:r>
      <w:proofErr w:type="spellStart"/>
      <w:r>
        <w:t>Rivaroxaban</w:t>
      </w:r>
      <w:proofErr w:type="spellEnd"/>
      <w:r>
        <w:t>; TTE: Transthoracic Echocardiography</w:t>
      </w:r>
    </w:p>
    <w:p w:rsidR="003D7462" w:rsidRDefault="003D7462" w:rsidP="003D7462"/>
    <w:p w:rsidR="003D7462" w:rsidRDefault="003D7462">
      <w:pPr>
        <w:pStyle w:val="Heading3"/>
        <w:numPr>
          <w:ilvl w:val="0"/>
          <w:numId w:val="0"/>
        </w:numPr>
        <w:pPrChange w:id="457" w:author="Jon Minton" w:date="2013-09-05T21:21:00Z">
          <w:pPr>
            <w:pStyle w:val="Heading2"/>
            <w:numPr>
              <w:ilvl w:val="0"/>
              <w:numId w:val="0"/>
            </w:numPr>
          </w:pPr>
        </w:pPrChange>
      </w:pPr>
      <w:r>
        <w:t>Males, aged 65 years at diagnosis</w:t>
      </w:r>
    </w:p>
    <w:p w:rsidR="003D7462" w:rsidRDefault="003D7462" w:rsidP="003D7462">
      <w:r>
        <w:t xml:space="preserve">The cost-effectiveness plane for this patient group is shown in </w:t>
      </w:r>
      <w:r>
        <w:fldChar w:fldCharType="begin"/>
      </w:r>
      <w:r>
        <w:instrText xml:space="preserve"> REF _Ref364699335 \h </w:instrText>
      </w:r>
      <w:r>
        <w:fldChar w:fldCharType="separate"/>
      </w:r>
      <w:r w:rsidR="007A2563">
        <w:t xml:space="preserve">Figure </w:t>
      </w:r>
      <w:r w:rsidR="007A2563">
        <w:rPr>
          <w:noProof/>
        </w:rPr>
        <w:t>5</w:t>
      </w:r>
      <w:r>
        <w:fldChar w:fldCharType="end"/>
      </w:r>
      <w:r>
        <w:t xml:space="preserve">. Of the six strategies evaluated, the No TTE strategy using </w:t>
      </w:r>
      <w:proofErr w:type="spellStart"/>
      <w:r>
        <w:t>dabigatran</w:t>
      </w:r>
      <w:proofErr w:type="spellEnd"/>
      <w:r>
        <w:t xml:space="preserve"> as the OAC of choice (Dab, No TTE) is estimated to be the lowest cost option, and so forms the start of the efficiency frontier. The equivalent TTE strategy (Dab, TTE) forms the next and final part of the efficiency frontier, with an ICER, compared </w:t>
      </w:r>
      <w:r>
        <w:lastRenderedPageBreak/>
        <w:t>with Dab, No TTE, of £14 728 / QALY, as shown in Appendix E. All other options are ruled out by simple or extended dominance.</w:t>
      </w:r>
    </w:p>
    <w:p w:rsidR="003D7462" w:rsidRDefault="003D7462" w:rsidP="003D7462">
      <w:pPr>
        <w:keepNext/>
      </w:pPr>
      <w:r>
        <w:rPr>
          <w:noProof/>
          <w:lang w:val="en-GB" w:eastAsia="en-GB" w:bidi="ar-SA"/>
        </w:rPr>
        <w:drawing>
          <wp:inline distT="0" distB="0" distL="0" distR="0" wp14:anchorId="25BE963F" wp14:editId="1B96C103">
            <wp:extent cx="4762500" cy="4762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m65.jpg"/>
                    <pic:cNvPicPr/>
                  </pic:nvPicPr>
                  <pic:blipFill>
                    <a:blip r:embed="rId39">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Default="003D7462" w:rsidP="003D7462">
      <w:pPr>
        <w:pStyle w:val="Caption"/>
      </w:pPr>
      <w:bookmarkStart w:id="458" w:name="_Ref364699335"/>
      <w:r>
        <w:t xml:space="preserve">Figure </w:t>
      </w:r>
      <w:r>
        <w:fldChar w:fldCharType="begin"/>
      </w:r>
      <w:r w:rsidRPr="000C3C66">
        <w:instrText xml:space="preserve"> SEQ Figure \* ARABIC </w:instrText>
      </w:r>
      <w:r>
        <w:fldChar w:fldCharType="separate"/>
      </w:r>
      <w:r w:rsidR="007A2563">
        <w:rPr>
          <w:noProof/>
        </w:rPr>
        <w:t>5</w:t>
      </w:r>
      <w:r>
        <w:fldChar w:fldCharType="end"/>
      </w:r>
      <w:bookmarkEnd w:id="458"/>
      <w:proofErr w:type="gramStart"/>
      <w:r>
        <w:t xml:space="preserve"> Cost-effectiveness plane</w:t>
      </w:r>
      <w:proofErr w:type="gramEnd"/>
      <w:r>
        <w:t xml:space="preserve"> of mean costs and mean QALYs for males aged 65 years at diagnosis. Warf: Warfarin; </w:t>
      </w:r>
      <w:proofErr w:type="spellStart"/>
      <w:r>
        <w:t>Riv</w:t>
      </w:r>
      <w:proofErr w:type="spellEnd"/>
      <w:r>
        <w:t xml:space="preserve">: </w:t>
      </w:r>
      <w:proofErr w:type="spellStart"/>
      <w:r>
        <w:t>Rivaroxaban</w:t>
      </w:r>
      <w:proofErr w:type="spellEnd"/>
      <w:r>
        <w:t xml:space="preserve">; Dab: </w:t>
      </w:r>
      <w:proofErr w:type="spellStart"/>
      <w:r>
        <w:t>Dabigatran</w:t>
      </w:r>
      <w:proofErr w:type="spellEnd"/>
      <w:r>
        <w:t>; TTE: Transthoracic Echocardiography</w:t>
      </w:r>
    </w:p>
    <w:p w:rsidR="003D7462" w:rsidRDefault="003D7462">
      <w:pPr>
        <w:pStyle w:val="Heading3"/>
        <w:numPr>
          <w:ilvl w:val="0"/>
          <w:numId w:val="0"/>
        </w:numPr>
        <w:pPrChange w:id="459" w:author="Jon Minton" w:date="2013-09-05T21:21:00Z">
          <w:pPr>
            <w:pStyle w:val="Heading2"/>
            <w:numPr>
              <w:ilvl w:val="0"/>
              <w:numId w:val="0"/>
            </w:numPr>
          </w:pPr>
        </w:pPrChange>
      </w:pPr>
      <w:r>
        <w:t>Females, aged 65 years at diagnosis</w:t>
      </w:r>
    </w:p>
    <w:p w:rsidR="003D7462" w:rsidRDefault="003D7462" w:rsidP="003D7462">
      <w:r>
        <w:t xml:space="preserve">The cost-effectiveness plane for this patient group is shown in </w:t>
      </w:r>
      <w:r>
        <w:fldChar w:fldCharType="begin"/>
      </w:r>
      <w:r>
        <w:instrText xml:space="preserve"> REF _Ref364699491 \h </w:instrText>
      </w:r>
      <w:r>
        <w:fldChar w:fldCharType="separate"/>
      </w:r>
      <w:r w:rsidR="007A2563">
        <w:t xml:space="preserve">Figure </w:t>
      </w:r>
      <w:r w:rsidR="007A2563">
        <w:rPr>
          <w:noProof/>
        </w:rPr>
        <w:t>6</w:t>
      </w:r>
      <w:r>
        <w:fldChar w:fldCharType="end"/>
      </w:r>
      <w:r>
        <w:t xml:space="preserve">. As for males of the same age, of the six strategies evaluated, the strategy Dab, No TTE is estimated to be the </w:t>
      </w:r>
      <w:proofErr w:type="gramStart"/>
      <w:r>
        <w:t>cheapest,</w:t>
      </w:r>
      <w:proofErr w:type="gramEnd"/>
      <w:r>
        <w:t xml:space="preserve"> and so forms the start of the efficiency frontier. The next and final option in the frontier is the strategy Dab, TTE, with an ICER of £12 314 / QALY, as shown in Appendix E. All other options are estimated to be ruled out by simple or extended dominance. However, the absolute differences in costs and QALYs between the Riv. No TTE and Dab. No TTE options are extremely small.</w:t>
      </w:r>
    </w:p>
    <w:p w:rsidR="003D7462" w:rsidRDefault="003D7462" w:rsidP="003D7462">
      <w:pPr>
        <w:keepNext/>
      </w:pPr>
      <w:r>
        <w:rPr>
          <w:noProof/>
          <w:lang w:val="en-GB" w:eastAsia="en-GB" w:bidi="ar-SA"/>
        </w:rPr>
        <w:lastRenderedPageBreak/>
        <w:drawing>
          <wp:inline distT="0" distB="0" distL="0" distR="0" wp14:anchorId="4401D2C4" wp14:editId="14FF82EF">
            <wp:extent cx="4762500" cy="4762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incf65.jpg"/>
                    <pic:cNvPicPr/>
                  </pic:nvPicPr>
                  <pic:blipFill>
                    <a:blip r:embed="rId40">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rsidR="003D7462" w:rsidRDefault="003D7462" w:rsidP="003D7462">
      <w:pPr>
        <w:pStyle w:val="Caption"/>
      </w:pPr>
      <w:bookmarkStart w:id="460" w:name="_Ref364699491"/>
      <w:r>
        <w:t xml:space="preserve">Figure </w:t>
      </w:r>
      <w:r>
        <w:fldChar w:fldCharType="begin"/>
      </w:r>
      <w:r>
        <w:instrText xml:space="preserve"> SEQ Figure \* ARABIC </w:instrText>
      </w:r>
      <w:r>
        <w:fldChar w:fldCharType="separate"/>
      </w:r>
      <w:r w:rsidR="007A2563">
        <w:rPr>
          <w:noProof/>
        </w:rPr>
        <w:t>6</w:t>
      </w:r>
      <w:r>
        <w:fldChar w:fldCharType="end"/>
      </w:r>
      <w:bookmarkEnd w:id="460"/>
      <w:proofErr w:type="gramStart"/>
      <w:r>
        <w:t xml:space="preserve"> Cost-effectiveness plane</w:t>
      </w:r>
      <w:proofErr w:type="gramEnd"/>
      <w:r>
        <w:t xml:space="preserve"> of mean costs and mean QALYs for females aged 65 years at diagnosis. Warf: Warfarin; </w:t>
      </w:r>
      <w:proofErr w:type="spellStart"/>
      <w:r>
        <w:t>Riv</w:t>
      </w:r>
      <w:proofErr w:type="spellEnd"/>
      <w:r>
        <w:t xml:space="preserve">: </w:t>
      </w:r>
      <w:proofErr w:type="spellStart"/>
      <w:r>
        <w:t>Rivaroxaban</w:t>
      </w:r>
      <w:proofErr w:type="spellEnd"/>
      <w:r>
        <w:t xml:space="preserve">; Dab: </w:t>
      </w:r>
      <w:proofErr w:type="spellStart"/>
      <w:r>
        <w:t>Dabigatran</w:t>
      </w:r>
      <w:proofErr w:type="spellEnd"/>
      <w:r>
        <w:t xml:space="preserve">; TTE: Transthoracic Echocardiography </w:t>
      </w:r>
    </w:p>
    <w:p w:rsidR="003D7462" w:rsidRDefault="003D7462" w:rsidP="003D7462"/>
    <w:p w:rsidR="003D7462" w:rsidRDefault="003D7462" w:rsidP="003D7462">
      <w:r>
        <w:br w:type="page"/>
      </w:r>
    </w:p>
    <w:p w:rsidR="003D7462" w:rsidRDefault="003D7462">
      <w:pPr>
        <w:pStyle w:val="Heading2"/>
        <w:numPr>
          <w:ilvl w:val="0"/>
          <w:numId w:val="0"/>
        </w:numPr>
        <w:pPrChange w:id="461" w:author="Jon Minton" w:date="2013-09-05T21:21:00Z">
          <w:pPr>
            <w:pStyle w:val="Heading1"/>
            <w:numPr>
              <w:numId w:val="0"/>
            </w:numPr>
          </w:pPr>
        </w:pPrChange>
      </w:pPr>
      <w:r>
        <w:lastRenderedPageBreak/>
        <w:t xml:space="preserve">Appendix </w:t>
      </w:r>
      <w:ins w:id="462" w:author="Jon Minton" w:date="2013-09-05T21:21:00Z">
        <w:r w:rsidR="00AD0F91">
          <w:t>H</w:t>
        </w:r>
      </w:ins>
      <w:del w:id="463" w:author="Jon Minton" w:date="2013-09-05T21:21:00Z">
        <w:r w:rsidDel="00AD0F91">
          <w:delText>G</w:delText>
        </w:r>
      </w:del>
      <w:r>
        <w:t>: Additional Exploratory Analysis – the relationship between true prevalence of LAABN and mean ICER</w:t>
      </w:r>
    </w:p>
    <w:p w:rsidR="003D7462" w:rsidRPr="002F4083" w:rsidRDefault="003D7462" w:rsidP="003D7462"/>
    <w:p w:rsidR="003D7462" w:rsidRDefault="003D7462">
      <w:pPr>
        <w:pStyle w:val="Heading3"/>
        <w:numPr>
          <w:ilvl w:val="0"/>
          <w:numId w:val="0"/>
        </w:numPr>
        <w:pPrChange w:id="464" w:author="Jon Minton" w:date="2013-09-05T21:22:00Z">
          <w:pPr>
            <w:pStyle w:val="Heading2"/>
            <w:numPr>
              <w:ilvl w:val="0"/>
              <w:numId w:val="0"/>
            </w:numPr>
          </w:pPr>
        </w:pPrChange>
      </w:pPr>
      <w:r>
        <w:t>Introduction</w:t>
      </w:r>
    </w:p>
    <w:p w:rsidR="003D7462" w:rsidRDefault="003D7462" w:rsidP="003D7462">
      <w:r>
        <w:t>This appendix illustr</w:t>
      </w:r>
      <w:r w:rsidR="00D10C1C">
        <w:t>ates how the ICER of the TTE with the No TTE strategies change</w:t>
      </w:r>
      <w:r>
        <w:t>, for each of the four patient groups</w:t>
      </w:r>
      <w:r w:rsidR="00D10C1C">
        <w:t>, and each of the OACs</w:t>
      </w:r>
      <w:r>
        <w:t xml:space="preserve">, as a function of the estimated proportion of the patients with LA ABN, here defined as true proportion high risk (TPHR). In this sensitivity analysis, TPHR is varied between 0 and 20%. </w:t>
      </w:r>
    </w:p>
    <w:p w:rsidR="00D10C1C" w:rsidRDefault="00D10C1C" w:rsidP="003D7462">
      <w:r>
        <w:t xml:space="preserve">As before, it is assumed that the OACs to be considered are warfarin and </w:t>
      </w:r>
      <w:proofErr w:type="spellStart"/>
      <w:r>
        <w:t>rivaroxaban</w:t>
      </w:r>
      <w:proofErr w:type="spellEnd"/>
      <w:r>
        <w:t xml:space="preserve"> for persons aged 50 years at diagnosis; and warfarin, </w:t>
      </w:r>
      <w:proofErr w:type="spellStart"/>
      <w:r>
        <w:t>rivaroxaban</w:t>
      </w:r>
      <w:proofErr w:type="spellEnd"/>
      <w:r>
        <w:t xml:space="preserve"> and </w:t>
      </w:r>
      <w:proofErr w:type="spellStart"/>
      <w:r>
        <w:t>dabigatran</w:t>
      </w:r>
      <w:proofErr w:type="spellEnd"/>
      <w:r>
        <w:t xml:space="preserve"> for person aged 65 years at diagnosis.</w:t>
      </w:r>
    </w:p>
    <w:p w:rsidR="00D10C1C" w:rsidRDefault="00D10C1C" w:rsidP="003D7462">
      <w:r>
        <w:t>It is seen in all analyses (</w:t>
      </w:r>
      <w:r>
        <w:fldChar w:fldCharType="begin"/>
      </w:r>
      <w:r w:rsidRPr="00D10C1C">
        <w:instrText xml:space="preserve"> REF _Ref365998410 \h </w:instrText>
      </w:r>
      <w:r>
        <w:fldChar w:fldCharType="separate"/>
      </w:r>
      <w:r w:rsidR="007A2563">
        <w:t xml:space="preserve">Figure </w:t>
      </w:r>
      <w:r w:rsidR="007A2563">
        <w:rPr>
          <w:noProof/>
        </w:rPr>
        <w:t>7</w:t>
      </w:r>
      <w:r>
        <w:fldChar w:fldCharType="end"/>
      </w:r>
      <w:r>
        <w:t xml:space="preserve"> to </w:t>
      </w:r>
      <w:r>
        <w:fldChar w:fldCharType="begin"/>
      </w:r>
      <w:r w:rsidRPr="00D10C1C">
        <w:instrText xml:space="preserve"> REF _Ref365998412 \h </w:instrText>
      </w:r>
      <w:r>
        <w:fldChar w:fldCharType="separate"/>
      </w:r>
      <w:r w:rsidR="007A2563">
        <w:t xml:space="preserve">Figure </w:t>
      </w:r>
      <w:r w:rsidR="007A2563">
        <w:rPr>
          <w:noProof/>
        </w:rPr>
        <w:t>10</w:t>
      </w:r>
      <w:r>
        <w:fldChar w:fldCharType="end"/>
      </w:r>
      <w:r>
        <w:t xml:space="preserve">) that higher estimates of TPHR lead to lower ICERs and so greater cost-effectiveness of using TTE for the OAC decision at any given willingness to pay threshold. It </w:t>
      </w:r>
      <w:r w:rsidR="00F006F2">
        <w:t xml:space="preserve">is also seen that the rank order of the cost-effectiveness of each OAC is preserved; i.e. that at any TPHR, </w:t>
      </w:r>
      <w:proofErr w:type="spellStart"/>
      <w:r w:rsidR="00F006F2">
        <w:t>rivaroxaban</w:t>
      </w:r>
      <w:proofErr w:type="spellEnd"/>
      <w:r w:rsidR="00F006F2">
        <w:t xml:space="preserve"> has a lower ICER than warfarin in persons aged 50 at diagnosis, and </w:t>
      </w:r>
      <w:proofErr w:type="spellStart"/>
      <w:r w:rsidR="00F006F2">
        <w:t>dabigatran</w:t>
      </w:r>
      <w:proofErr w:type="spellEnd"/>
      <w:r w:rsidR="00F006F2">
        <w:t xml:space="preserve"> is estimated to have the lowest ICER in persons aged 65 at diagnosis.  </w:t>
      </w:r>
    </w:p>
    <w:p w:rsidR="003D7462" w:rsidRDefault="00F006F2">
      <w:pPr>
        <w:pStyle w:val="Heading3"/>
        <w:numPr>
          <w:ilvl w:val="0"/>
          <w:numId w:val="0"/>
        </w:numPr>
        <w:pPrChange w:id="465" w:author="Jon Minton" w:date="2013-09-05T21:22:00Z">
          <w:pPr>
            <w:pStyle w:val="Heading2"/>
            <w:numPr>
              <w:ilvl w:val="0"/>
              <w:numId w:val="0"/>
            </w:numPr>
          </w:pPr>
        </w:pPrChange>
      </w:pPr>
      <w:r>
        <w:t>Persons aged</w:t>
      </w:r>
      <w:r w:rsidR="003D7462">
        <w:t xml:space="preserve"> 50 years at diagnosis</w:t>
      </w:r>
    </w:p>
    <w:p w:rsidR="003D7462" w:rsidRDefault="00F006F2" w:rsidP="003D7462">
      <w:r>
        <w:fldChar w:fldCharType="begin"/>
      </w:r>
      <w:r>
        <w:instrText xml:space="preserve"> REF _Ref365998410 \h </w:instrText>
      </w:r>
      <w:r>
        <w:fldChar w:fldCharType="separate"/>
      </w:r>
      <w:r w:rsidR="007A2563">
        <w:t xml:space="preserve">Figure </w:t>
      </w:r>
      <w:r w:rsidR="007A2563">
        <w:rPr>
          <w:noProof/>
        </w:rPr>
        <w:t>7</w:t>
      </w:r>
      <w:r>
        <w:fldChar w:fldCharType="end"/>
      </w:r>
      <w:r>
        <w:t xml:space="preserve"> shows how the mean ICER varies for males aged 50 years at diagnosis; </w:t>
      </w:r>
      <w:r>
        <w:fldChar w:fldCharType="begin"/>
      </w:r>
      <w:r w:rsidRPr="00F006F2">
        <w:instrText xml:space="preserve"> REF _Ref365998887 \h </w:instrText>
      </w:r>
      <w:r>
        <w:fldChar w:fldCharType="separate"/>
      </w:r>
      <w:r w:rsidR="007A2563">
        <w:t xml:space="preserve">Figure </w:t>
      </w:r>
      <w:r w:rsidR="007A2563">
        <w:rPr>
          <w:noProof/>
        </w:rPr>
        <w:t>8</w:t>
      </w:r>
      <w:r>
        <w:fldChar w:fldCharType="end"/>
      </w:r>
      <w:r>
        <w:t xml:space="preserve"> presents the equivalent estimates for females. Gender has a smaller influence on the relationship between TPHR and ICER than the OAC assumed to be prescribed if the feature were identified. Where warfarin is assumed to be the OAC of choice, using TTE in this way is not estimated to be cost-effective at a high willingness-to-pay thresho</w:t>
      </w:r>
      <w:r w:rsidR="002E07F9">
        <w:t xml:space="preserve">ld of £30,000/QALY. By contrast, the ICER of TTE is estimated to be below £30,000/QALY when </w:t>
      </w:r>
      <w:proofErr w:type="spellStart"/>
      <w:r w:rsidR="002E07F9">
        <w:t>rivaroxaban</w:t>
      </w:r>
      <w:proofErr w:type="spellEnd"/>
      <w:r w:rsidR="002E07F9">
        <w:t xml:space="preserve"> is assumed to be the OAC prescribed following a positive identification</w:t>
      </w:r>
    </w:p>
    <w:p w:rsidR="00D10C1C" w:rsidRDefault="003D7462" w:rsidP="00D10C1C">
      <w:pPr>
        <w:keepNext/>
      </w:pPr>
      <w:r>
        <w:rPr>
          <w:noProof/>
          <w:lang w:val="en-GB" w:eastAsia="en-GB" w:bidi="ar-SA"/>
        </w:rPr>
        <w:lastRenderedPageBreak/>
        <w:drawing>
          <wp:inline distT="0" distB="0" distL="0" distR="0" wp14:anchorId="0737993F" wp14:editId="7AFEC9EB">
            <wp:extent cx="4895850" cy="4895850"/>
            <wp:effectExtent l="0" t="0" r="0" b="0"/>
            <wp:docPr id="18" name="Picture 18" descr="X:\BMJ Echo AF Manuscript\S8\tphr50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tphr50m.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95850" cy="4895850"/>
                    </a:xfrm>
                    <a:prstGeom prst="rect">
                      <a:avLst/>
                    </a:prstGeom>
                    <a:noFill/>
                    <a:ln>
                      <a:noFill/>
                    </a:ln>
                  </pic:spPr>
                </pic:pic>
              </a:graphicData>
            </a:graphic>
          </wp:inline>
        </w:drawing>
      </w:r>
    </w:p>
    <w:p w:rsidR="001C4819" w:rsidRDefault="00D10C1C" w:rsidP="00D10C1C">
      <w:pPr>
        <w:pStyle w:val="Caption"/>
      </w:pPr>
      <w:bookmarkStart w:id="466" w:name="_Ref365998410"/>
      <w:r>
        <w:t xml:space="preserve">Figure </w:t>
      </w:r>
      <w:r>
        <w:fldChar w:fldCharType="begin"/>
      </w:r>
      <w:r>
        <w:instrText xml:space="preserve"> SEQ Figure \* ARABIC </w:instrText>
      </w:r>
      <w:r>
        <w:fldChar w:fldCharType="separate"/>
      </w:r>
      <w:r w:rsidR="007A2563">
        <w:rPr>
          <w:noProof/>
        </w:rPr>
        <w:t>7</w:t>
      </w:r>
      <w:r>
        <w:fldChar w:fldCharType="end"/>
      </w:r>
      <w:bookmarkEnd w:id="466"/>
      <w:r>
        <w:t xml:space="preserve"> Relationship between mean ICER and True Proportion High Risk (TPHR) for males aged 50 years at diagnosis, if either warfarin or </w:t>
      </w:r>
      <w:proofErr w:type="spellStart"/>
      <w:r>
        <w:t>rivaroxaban</w:t>
      </w:r>
      <w:proofErr w:type="spellEnd"/>
      <w:r>
        <w:t xml:space="preserve"> was the OAC of choice</w:t>
      </w:r>
    </w:p>
    <w:p w:rsidR="00D10C1C" w:rsidRDefault="00D10C1C" w:rsidP="003D7462"/>
    <w:p w:rsidR="00D10C1C" w:rsidRDefault="003D7462" w:rsidP="00D10C1C">
      <w:pPr>
        <w:keepNext/>
      </w:pPr>
      <w:r>
        <w:rPr>
          <w:noProof/>
          <w:lang w:val="en-GB" w:eastAsia="en-GB" w:bidi="ar-SA"/>
        </w:rPr>
        <w:lastRenderedPageBreak/>
        <w:drawing>
          <wp:inline distT="0" distB="0" distL="0" distR="0" wp14:anchorId="1B9539E1" wp14:editId="46DA29CE">
            <wp:extent cx="4829175" cy="4829175"/>
            <wp:effectExtent l="0" t="0" r="9525" b="9525"/>
            <wp:docPr id="19" name="Picture 19" descr="X:\BMJ Echo AF Manuscript\S8\tphr50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tphr50f.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27036" cy="4827036"/>
                    </a:xfrm>
                    <a:prstGeom prst="rect">
                      <a:avLst/>
                    </a:prstGeom>
                    <a:noFill/>
                    <a:ln>
                      <a:noFill/>
                    </a:ln>
                  </pic:spPr>
                </pic:pic>
              </a:graphicData>
            </a:graphic>
          </wp:inline>
        </w:drawing>
      </w:r>
    </w:p>
    <w:p w:rsidR="001C4819" w:rsidRDefault="00D10C1C" w:rsidP="00D10C1C">
      <w:pPr>
        <w:pStyle w:val="Caption"/>
      </w:pPr>
      <w:bookmarkStart w:id="467" w:name="_Ref365998887"/>
      <w:r>
        <w:t xml:space="preserve">Figure </w:t>
      </w:r>
      <w:r>
        <w:fldChar w:fldCharType="begin"/>
      </w:r>
      <w:r>
        <w:instrText xml:space="preserve"> SEQ Figure \* ARABIC </w:instrText>
      </w:r>
      <w:r>
        <w:fldChar w:fldCharType="separate"/>
      </w:r>
      <w:r w:rsidR="007A2563">
        <w:rPr>
          <w:noProof/>
        </w:rPr>
        <w:t>8</w:t>
      </w:r>
      <w:r>
        <w:fldChar w:fldCharType="end"/>
      </w:r>
      <w:bookmarkEnd w:id="467"/>
      <w:r>
        <w:t xml:space="preserve"> </w:t>
      </w:r>
      <w:r w:rsidRPr="00624159">
        <w:t xml:space="preserve">Relationship between mean ICER and True Proportion High Risk (TPHR) for </w:t>
      </w:r>
      <w:r>
        <w:t>fe</w:t>
      </w:r>
      <w:r w:rsidRPr="00624159">
        <w:t xml:space="preserve">males aged 50 years at diagnosis, if either warfarin or </w:t>
      </w:r>
      <w:proofErr w:type="spellStart"/>
      <w:r w:rsidRPr="00624159">
        <w:t>rivaroxaban</w:t>
      </w:r>
      <w:proofErr w:type="spellEnd"/>
      <w:r w:rsidRPr="00624159">
        <w:t xml:space="preserve"> was the OAC of choice</w:t>
      </w:r>
    </w:p>
    <w:p w:rsidR="003D7462" w:rsidRDefault="003D7462" w:rsidP="001C4819">
      <w:pPr>
        <w:rPr>
          <w:lang w:val="en-GB"/>
        </w:rPr>
      </w:pPr>
    </w:p>
    <w:p w:rsidR="003D7462" w:rsidRDefault="00F006F2">
      <w:pPr>
        <w:pStyle w:val="Heading3"/>
        <w:numPr>
          <w:ilvl w:val="0"/>
          <w:numId w:val="0"/>
        </w:numPr>
        <w:pPrChange w:id="468" w:author="Jon Minton" w:date="2013-09-05T21:22:00Z">
          <w:pPr>
            <w:pStyle w:val="Heading2"/>
            <w:numPr>
              <w:ilvl w:val="0"/>
              <w:numId w:val="0"/>
            </w:numPr>
          </w:pPr>
        </w:pPrChange>
      </w:pPr>
      <w:r>
        <w:t>Persons aged</w:t>
      </w:r>
      <w:r w:rsidR="003D7462">
        <w:t xml:space="preserve"> 65 years at diagnosis</w:t>
      </w:r>
    </w:p>
    <w:p w:rsidR="002E07F9" w:rsidRDefault="002E07F9" w:rsidP="009329A8">
      <w:r>
        <w:fldChar w:fldCharType="begin"/>
      </w:r>
      <w:r w:rsidRPr="002E07F9">
        <w:instrText xml:space="preserve"> REF _Ref365999302 \h </w:instrText>
      </w:r>
      <w:r>
        <w:fldChar w:fldCharType="separate"/>
      </w:r>
      <w:r w:rsidR="007A2563">
        <w:t xml:space="preserve">Figure </w:t>
      </w:r>
      <w:r w:rsidR="007A2563">
        <w:rPr>
          <w:noProof/>
        </w:rPr>
        <w:t>9</w:t>
      </w:r>
      <w:r>
        <w:fldChar w:fldCharType="end"/>
      </w:r>
      <w:r>
        <w:t xml:space="preserve"> shows how the mean ICER varies for males aged 65 years at diagnosis; </w:t>
      </w:r>
      <w:r>
        <w:fldChar w:fldCharType="begin"/>
      </w:r>
      <w:r w:rsidRPr="002E07F9">
        <w:instrText xml:space="preserve"> REF _Ref365998412 \h </w:instrText>
      </w:r>
      <w:r>
        <w:fldChar w:fldCharType="separate"/>
      </w:r>
      <w:r w:rsidR="007A2563">
        <w:t xml:space="preserve">Figure </w:t>
      </w:r>
      <w:r w:rsidR="007A2563">
        <w:rPr>
          <w:noProof/>
        </w:rPr>
        <w:t>10</w:t>
      </w:r>
      <w:r>
        <w:fldChar w:fldCharType="end"/>
      </w:r>
      <w:r>
        <w:t xml:space="preserve"> presents the equivalent estimates for females. </w:t>
      </w:r>
      <w:proofErr w:type="spellStart"/>
      <w:r>
        <w:t>Dabigatran</w:t>
      </w:r>
      <w:proofErr w:type="spellEnd"/>
      <w:r>
        <w:t xml:space="preserve"> is now assumed to be an option for these patient groups, and uses of TTE involving </w:t>
      </w:r>
      <w:proofErr w:type="spellStart"/>
      <w:r>
        <w:t>dabigatran</w:t>
      </w:r>
      <w:proofErr w:type="spellEnd"/>
      <w:r>
        <w:t xml:space="preserve"> are estimated to have lower ICERs regardless of the TPHR level assumed. At higher TPHR estimates, the </w:t>
      </w:r>
      <w:r w:rsidR="009329A8">
        <w:t>differences in ICERs in TTE strategies involving different OAC options decreases, and is substantially below £20,000/QALY regardless of OAC assumed. As with the scenarios involving persons diagnosed at the aged of 50 years, the OAC assumed appears to have much greater effect on estimated cost effectiveness than gender.</w:t>
      </w:r>
    </w:p>
    <w:p w:rsidR="002E07F9" w:rsidRPr="002E07F9" w:rsidRDefault="002E07F9" w:rsidP="002E07F9"/>
    <w:p w:rsidR="00D10C1C" w:rsidRDefault="003D7462" w:rsidP="00D10C1C">
      <w:pPr>
        <w:keepNext/>
      </w:pPr>
      <w:r>
        <w:rPr>
          <w:noProof/>
          <w:lang w:val="en-GB" w:eastAsia="en-GB" w:bidi="ar-SA"/>
        </w:rPr>
        <w:lastRenderedPageBreak/>
        <w:drawing>
          <wp:inline distT="0" distB="0" distL="0" distR="0" wp14:anchorId="12DBC1C9" wp14:editId="13A5F0C6">
            <wp:extent cx="4733925" cy="4733925"/>
            <wp:effectExtent l="0" t="0" r="9525" b="9525"/>
            <wp:docPr id="20" name="Picture 20" descr="X:\BMJ Echo AF Manuscript\S8\tphr65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tphr65m.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31828" cy="4731828"/>
                    </a:xfrm>
                    <a:prstGeom prst="rect">
                      <a:avLst/>
                    </a:prstGeom>
                    <a:noFill/>
                    <a:ln>
                      <a:noFill/>
                    </a:ln>
                  </pic:spPr>
                </pic:pic>
              </a:graphicData>
            </a:graphic>
          </wp:inline>
        </w:drawing>
      </w:r>
    </w:p>
    <w:p w:rsidR="003D7462" w:rsidRDefault="00D10C1C" w:rsidP="00D10C1C">
      <w:pPr>
        <w:pStyle w:val="Caption"/>
      </w:pPr>
      <w:bookmarkStart w:id="469" w:name="_Ref365999302"/>
      <w:r>
        <w:t xml:space="preserve">Figure </w:t>
      </w:r>
      <w:r>
        <w:fldChar w:fldCharType="begin"/>
      </w:r>
      <w:r>
        <w:instrText xml:space="preserve"> SEQ Figure \* ARABIC </w:instrText>
      </w:r>
      <w:r>
        <w:fldChar w:fldCharType="separate"/>
      </w:r>
      <w:r w:rsidR="007A2563">
        <w:rPr>
          <w:noProof/>
        </w:rPr>
        <w:t>9</w:t>
      </w:r>
      <w:r>
        <w:fldChar w:fldCharType="end"/>
      </w:r>
      <w:bookmarkEnd w:id="469"/>
      <w:r>
        <w:t xml:space="preserve"> </w:t>
      </w:r>
      <w:r w:rsidRPr="007D6404">
        <w:t xml:space="preserve">Relationship between mean ICER and </w:t>
      </w:r>
      <w:r>
        <w:t>true proportion high risk</w:t>
      </w:r>
      <w:r w:rsidRPr="007D6404">
        <w:t xml:space="preserve"> (TPHR) for males aged 50 years at diagnosis, if </w:t>
      </w:r>
      <w:proofErr w:type="gramStart"/>
      <w:r w:rsidRPr="007D6404">
        <w:t>either warfarin</w:t>
      </w:r>
      <w:proofErr w:type="gramEnd"/>
      <w:r>
        <w:t xml:space="preserve">, </w:t>
      </w:r>
      <w:proofErr w:type="spellStart"/>
      <w:r>
        <w:t>dabigatran</w:t>
      </w:r>
      <w:proofErr w:type="spellEnd"/>
      <w:r w:rsidRPr="007D6404">
        <w:t xml:space="preserve"> or </w:t>
      </w:r>
      <w:proofErr w:type="spellStart"/>
      <w:r w:rsidRPr="007D6404">
        <w:t>rivaroxaban</w:t>
      </w:r>
      <w:proofErr w:type="spellEnd"/>
      <w:r w:rsidRPr="007D6404">
        <w:t xml:space="preserve"> was the OAC of choice</w:t>
      </w:r>
    </w:p>
    <w:p w:rsidR="003D7462" w:rsidRDefault="003D7462" w:rsidP="001C4819">
      <w:pPr>
        <w:rPr>
          <w:lang w:val="en-GB"/>
        </w:rPr>
      </w:pPr>
    </w:p>
    <w:p w:rsidR="003D7462" w:rsidRDefault="003D7462" w:rsidP="001C4819">
      <w:pPr>
        <w:rPr>
          <w:lang w:val="en-GB"/>
        </w:rPr>
      </w:pPr>
    </w:p>
    <w:p w:rsidR="00D10C1C" w:rsidRDefault="003D7462" w:rsidP="00D10C1C">
      <w:pPr>
        <w:keepNext/>
      </w:pPr>
      <w:r>
        <w:rPr>
          <w:noProof/>
          <w:lang w:val="en-GB" w:eastAsia="en-GB" w:bidi="ar-SA"/>
        </w:rPr>
        <w:lastRenderedPageBreak/>
        <w:drawing>
          <wp:inline distT="0" distB="0" distL="0" distR="0" wp14:anchorId="0870B1D5" wp14:editId="6662F6DE">
            <wp:extent cx="4762500" cy="4762500"/>
            <wp:effectExtent l="0" t="0" r="0" b="0"/>
            <wp:docPr id="21" name="Picture 21" descr="X:\BMJ Echo AF Manuscript\S8\tphr65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BMJ Echo AF Manuscript\S8\tphr65f.jpe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0390" cy="4760390"/>
                    </a:xfrm>
                    <a:prstGeom prst="rect">
                      <a:avLst/>
                    </a:prstGeom>
                    <a:noFill/>
                    <a:ln>
                      <a:noFill/>
                    </a:ln>
                  </pic:spPr>
                </pic:pic>
              </a:graphicData>
            </a:graphic>
          </wp:inline>
        </w:drawing>
      </w:r>
    </w:p>
    <w:p w:rsidR="003D7462" w:rsidRPr="001C4819" w:rsidRDefault="00D10C1C" w:rsidP="00D10C1C">
      <w:pPr>
        <w:pStyle w:val="Caption"/>
      </w:pPr>
      <w:bookmarkStart w:id="470" w:name="_Ref365998412"/>
      <w:r>
        <w:t xml:space="preserve">Figure </w:t>
      </w:r>
      <w:r>
        <w:fldChar w:fldCharType="begin"/>
      </w:r>
      <w:r>
        <w:instrText xml:space="preserve"> SEQ Figure \* ARABIC </w:instrText>
      </w:r>
      <w:r>
        <w:fldChar w:fldCharType="separate"/>
      </w:r>
      <w:r w:rsidR="007A2563">
        <w:rPr>
          <w:noProof/>
        </w:rPr>
        <w:t>10</w:t>
      </w:r>
      <w:r>
        <w:fldChar w:fldCharType="end"/>
      </w:r>
      <w:bookmarkEnd w:id="470"/>
      <w:r>
        <w:t xml:space="preserve"> </w:t>
      </w:r>
      <w:r w:rsidRPr="00C262A2">
        <w:t xml:space="preserve">Relationship between mean ICER and True Proportion High Risk (TPHR) for </w:t>
      </w:r>
      <w:r>
        <w:t>fe</w:t>
      </w:r>
      <w:r w:rsidRPr="00C262A2">
        <w:t xml:space="preserve">males aged </w:t>
      </w:r>
      <w:r>
        <w:t xml:space="preserve">65 </w:t>
      </w:r>
      <w:r w:rsidRPr="00C262A2">
        <w:t xml:space="preserve">years at diagnosis, if </w:t>
      </w:r>
      <w:proofErr w:type="gramStart"/>
      <w:r w:rsidRPr="00C262A2">
        <w:t>either warfarin</w:t>
      </w:r>
      <w:proofErr w:type="gramEnd"/>
      <w:r>
        <w:t xml:space="preserve">, </w:t>
      </w:r>
      <w:proofErr w:type="spellStart"/>
      <w:r>
        <w:t>dabigatran</w:t>
      </w:r>
      <w:proofErr w:type="spellEnd"/>
      <w:r w:rsidRPr="00C262A2">
        <w:t xml:space="preserve"> or </w:t>
      </w:r>
      <w:proofErr w:type="spellStart"/>
      <w:r w:rsidRPr="00C262A2">
        <w:t>rivaroxaban</w:t>
      </w:r>
      <w:proofErr w:type="spellEnd"/>
      <w:r w:rsidRPr="00C262A2">
        <w:t xml:space="preserve"> was the OAC of choice</w:t>
      </w:r>
      <w:bookmarkStart w:id="471" w:name="_GoBack"/>
      <w:bookmarkEnd w:id="471"/>
    </w:p>
    <w:sectPr w:rsidR="003D7462" w:rsidRPr="001C4819" w:rsidSect="003D74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on Minton" w:date="2013-09-05T21:23:00Z" w:initials="JM">
    <w:p w:rsidR="00E74718" w:rsidRDefault="00E74718">
      <w:pPr>
        <w:pStyle w:val="CommentText"/>
      </w:pPr>
      <w:r>
        <w:rPr>
          <w:rStyle w:val="CommentReference"/>
        </w:rPr>
        <w:annotationRef/>
      </w:r>
      <w:r>
        <w:t>R1, C1</w:t>
      </w:r>
    </w:p>
  </w:comment>
  <w:comment w:id="8" w:author="Jon Minton" w:date="2013-09-05T21:23:00Z" w:initials="JM">
    <w:p w:rsidR="00E74718" w:rsidRDefault="00E74718">
      <w:pPr>
        <w:pStyle w:val="CommentText"/>
      </w:pPr>
      <w:r>
        <w:rPr>
          <w:rStyle w:val="CommentReference"/>
        </w:rPr>
        <w:annotationRef/>
      </w:r>
      <w:r>
        <w:t>R1, C2</w:t>
      </w:r>
    </w:p>
  </w:comment>
  <w:comment w:id="18" w:author="Jon Minton" w:date="2013-09-05T21:23:00Z" w:initials="JM">
    <w:p w:rsidR="00E74718" w:rsidRDefault="00E74718">
      <w:pPr>
        <w:pStyle w:val="CommentText"/>
      </w:pPr>
      <w:r>
        <w:rPr>
          <w:rStyle w:val="CommentReference"/>
        </w:rPr>
        <w:annotationRef/>
      </w:r>
      <w:r>
        <w:t>R2, C1</w:t>
      </w:r>
    </w:p>
  </w:comment>
  <w:comment w:id="22" w:author="Jon Minton" w:date="2013-09-05T21:23:00Z" w:initials="JM">
    <w:p w:rsidR="00E74718" w:rsidRDefault="00E74718">
      <w:pPr>
        <w:pStyle w:val="CommentText"/>
      </w:pPr>
      <w:r>
        <w:rPr>
          <w:rStyle w:val="CommentReference"/>
        </w:rPr>
        <w:annotationRef/>
      </w:r>
      <w:r>
        <w:t>R2, C3</w:t>
      </w:r>
    </w:p>
  </w:comment>
  <w:comment w:id="27" w:author="Jon Minton" w:date="2013-09-05T21:23:00Z" w:initials="JM">
    <w:p w:rsidR="00E74718" w:rsidRDefault="00E74718">
      <w:pPr>
        <w:pStyle w:val="CommentText"/>
      </w:pPr>
      <w:r>
        <w:rPr>
          <w:rStyle w:val="CommentReference"/>
        </w:rPr>
        <w:annotationRef/>
      </w:r>
      <w:r>
        <w:t>R2, C5</w:t>
      </w:r>
    </w:p>
  </w:comment>
  <w:comment w:id="33" w:author="Jon Minton" w:date="2013-09-05T21:23:00Z" w:initials="JM">
    <w:p w:rsidR="00E74718" w:rsidRDefault="00E74718">
      <w:pPr>
        <w:pStyle w:val="CommentText"/>
      </w:pPr>
      <w:r>
        <w:rPr>
          <w:rStyle w:val="CommentReference"/>
        </w:rPr>
        <w:annotationRef/>
      </w:r>
      <w:r>
        <w:t>R1, C4</w:t>
      </w:r>
    </w:p>
  </w:comment>
  <w:comment w:id="50" w:author="Jon Minton" w:date="2013-09-05T21:23:00Z" w:initials="JM">
    <w:p w:rsidR="00E74718" w:rsidRDefault="00E74718">
      <w:pPr>
        <w:pStyle w:val="CommentText"/>
      </w:pPr>
      <w:r>
        <w:rPr>
          <w:rStyle w:val="CommentReference"/>
        </w:rPr>
        <w:annotationRef/>
      </w:r>
      <w:r>
        <w:t>R2, C5</w:t>
      </w:r>
    </w:p>
  </w:comment>
  <w:comment w:id="55" w:author="Jon Minton" w:date="2013-09-05T21:23:00Z" w:initials="JM">
    <w:p w:rsidR="00E74718" w:rsidRDefault="00E74718">
      <w:pPr>
        <w:pStyle w:val="CommentText"/>
      </w:pPr>
      <w:r>
        <w:rPr>
          <w:rStyle w:val="CommentReference"/>
        </w:rPr>
        <w:annotationRef/>
      </w:r>
      <w:r>
        <w:t>R1 C2</w:t>
      </w:r>
    </w:p>
  </w:comment>
  <w:comment w:id="72" w:author="Jon Minton" w:date="2013-09-05T21:23:00Z" w:initials="JM">
    <w:p w:rsidR="00E74718" w:rsidRDefault="00E74718">
      <w:pPr>
        <w:pStyle w:val="CommentText"/>
      </w:pPr>
      <w:r>
        <w:rPr>
          <w:rStyle w:val="CommentReference"/>
        </w:rPr>
        <w:annotationRef/>
      </w:r>
      <w:r>
        <w:t>R2 C2 and R1 C5</w:t>
      </w:r>
    </w:p>
  </w:comment>
  <w:comment w:id="85" w:author="Jon Minton" w:date="2013-09-05T21:23:00Z" w:initials="JM">
    <w:p w:rsidR="00E74718" w:rsidRDefault="00E74718">
      <w:pPr>
        <w:pStyle w:val="CommentText"/>
      </w:pPr>
      <w:r>
        <w:rPr>
          <w:rStyle w:val="CommentReference"/>
        </w:rPr>
        <w:annotationRef/>
      </w:r>
      <w:r>
        <w:t>R1 C5</w:t>
      </w:r>
    </w:p>
  </w:comment>
  <w:comment w:id="89" w:author="Jon Minton" w:date="2013-09-05T21:23:00Z" w:initials="JM">
    <w:p w:rsidR="00E74718" w:rsidRDefault="00E74718">
      <w:pPr>
        <w:pStyle w:val="CommentText"/>
      </w:pPr>
      <w:r>
        <w:rPr>
          <w:rStyle w:val="CommentReference"/>
        </w:rPr>
        <w:annotationRef/>
      </w:r>
      <w:r>
        <w:t>R1 C5</w:t>
      </w:r>
    </w:p>
    <w:p w:rsidR="00E74718" w:rsidRDefault="00E74718">
      <w:pPr>
        <w:pStyle w:val="CommentText"/>
      </w:pPr>
      <w:r>
        <w:t>R2, C2</w:t>
      </w:r>
    </w:p>
  </w:comment>
  <w:comment w:id="133" w:author="Jon Minton" w:date="2013-09-05T21:23:00Z" w:initials="JM">
    <w:p w:rsidR="00E74718" w:rsidRDefault="00E74718">
      <w:pPr>
        <w:pStyle w:val="CommentText"/>
      </w:pPr>
      <w:r>
        <w:rPr>
          <w:rStyle w:val="CommentReference"/>
        </w:rPr>
        <w:annotationRef/>
      </w:r>
      <w:r>
        <w:t>R2 C3</w:t>
      </w:r>
    </w:p>
  </w:comment>
  <w:comment w:id="144" w:author="Jon Minton" w:date="2013-09-05T21:23:00Z" w:initials="JM">
    <w:p w:rsidR="00E74718" w:rsidRDefault="00E74718">
      <w:pPr>
        <w:pStyle w:val="CommentText"/>
      </w:pPr>
      <w:r>
        <w:rPr>
          <w:rStyle w:val="CommentReference"/>
        </w:rPr>
        <w:annotationRef/>
      </w:r>
      <w:r>
        <w:t>R2, C3</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2A91" w:rsidRDefault="00CB2A91" w:rsidP="008D11C1">
      <w:r>
        <w:separator/>
      </w:r>
    </w:p>
  </w:endnote>
  <w:endnote w:type="continuationSeparator" w:id="0">
    <w:p w:rsidR="00CB2A91" w:rsidRDefault="00CB2A91"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Humanist 77 7 BT">
    <w:altName w:val="Humanist 77 7 B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E74718" w:rsidRDefault="00E74718" w:rsidP="008D11C1">
        <w:pPr>
          <w:pStyle w:val="Footer"/>
        </w:pPr>
        <w:r>
          <w:fldChar w:fldCharType="begin"/>
        </w:r>
        <w:r>
          <w:instrText xml:space="preserve"> PAGE   \* MERGEFORMAT </w:instrText>
        </w:r>
        <w:r>
          <w:fldChar w:fldCharType="separate"/>
        </w:r>
        <w:r w:rsidR="00504A6F">
          <w:rPr>
            <w:noProof/>
          </w:rPr>
          <w:t>55</w:t>
        </w:r>
        <w:r>
          <w:rPr>
            <w:noProof/>
          </w:rPr>
          <w:fldChar w:fldCharType="end"/>
        </w:r>
      </w:p>
    </w:sdtContent>
  </w:sdt>
  <w:p w:rsidR="00E74718" w:rsidRDefault="00E74718"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2A91" w:rsidRDefault="00CB2A91" w:rsidP="008D11C1">
      <w:r>
        <w:separator/>
      </w:r>
    </w:p>
  </w:footnote>
  <w:footnote w:type="continuationSeparator" w:id="0">
    <w:p w:rsidR="00CB2A91" w:rsidRDefault="00CB2A91" w:rsidP="008D11C1">
      <w:r>
        <w:continuationSeparator/>
      </w:r>
    </w:p>
  </w:footnote>
  <w:footnote w:id="1">
    <w:p w:rsidR="00E74718" w:rsidRDefault="00E74718">
      <w:pPr>
        <w:pStyle w:val="FootnoteText"/>
      </w:pPr>
      <w:r>
        <w:rPr>
          <w:rStyle w:val="FootnoteReference"/>
        </w:rPr>
        <w:footnoteRef/>
      </w:r>
      <w:r>
        <w:t xml:space="preserve"> Precise ICER is £30,310/QALY, so the No TTE option is still optimal at £30,000/QALY.</w:t>
      </w:r>
    </w:p>
  </w:footnote>
  <w:footnote w:id="2">
    <w:p w:rsidR="00E74718" w:rsidDel="00E74718" w:rsidRDefault="00E74718" w:rsidP="00E74718">
      <w:pPr>
        <w:pStyle w:val="FootnoteText"/>
        <w:rPr>
          <w:del w:id="221" w:author="Jon Minton" w:date="2013-09-06T09:49:00Z"/>
        </w:rPr>
      </w:pPr>
      <w:del w:id="222" w:author="Jon Minton" w:date="2013-09-06T09:49:00Z">
        <w:r w:rsidDel="00E74718">
          <w:rPr>
            <w:rStyle w:val="FootnoteReference"/>
          </w:rPr>
          <w:footnoteRef/>
        </w:r>
        <w:r w:rsidDel="00E74718">
          <w:delText xml:space="preserve"> All populations had initial CHADS</w:delText>
        </w:r>
        <w:r w:rsidRPr="00770134" w:rsidDel="00E74718">
          <w:rPr>
            <w:vertAlign w:val="subscript"/>
          </w:rPr>
          <w:delText>2</w:delText>
        </w:r>
        <w:r w:rsidDel="00E74718">
          <w:delText xml:space="preserve"> scores of 0</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A1A25D5"/>
    <w:multiLevelType w:val="hybridMultilevel"/>
    <w:tmpl w:val="25F6B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4"/>
  </w:num>
  <w:num w:numId="5">
    <w:abstractNumId w:val="18"/>
  </w:num>
  <w:num w:numId="6">
    <w:abstractNumId w:val="12"/>
  </w:num>
  <w:num w:numId="7">
    <w:abstractNumId w:val="6"/>
  </w:num>
  <w:num w:numId="8">
    <w:abstractNumId w:val="0"/>
  </w:num>
  <w:num w:numId="9">
    <w:abstractNumId w:val="21"/>
  </w:num>
  <w:num w:numId="10">
    <w:abstractNumId w:val="2"/>
  </w:num>
  <w:num w:numId="11">
    <w:abstractNumId w:val="22"/>
  </w:num>
  <w:num w:numId="12">
    <w:abstractNumId w:val="17"/>
  </w:num>
  <w:num w:numId="13">
    <w:abstractNumId w:val="13"/>
  </w:num>
  <w:num w:numId="14">
    <w:abstractNumId w:val="19"/>
  </w:num>
  <w:num w:numId="15">
    <w:abstractNumId w:val="7"/>
  </w:num>
  <w:num w:numId="16">
    <w:abstractNumId w:val="14"/>
  </w:num>
  <w:num w:numId="17">
    <w:abstractNumId w:val="10"/>
  </w:num>
  <w:num w:numId="18">
    <w:abstractNumId w:val="3"/>
  </w:num>
  <w:num w:numId="19">
    <w:abstractNumId w:val="16"/>
  </w:num>
  <w:num w:numId="20">
    <w:abstractNumId w:val="9"/>
  </w:num>
  <w:num w:numId="21">
    <w:abstractNumId w:val="5"/>
  </w:num>
  <w:num w:numId="22">
    <w:abstractNumId w:val="15"/>
  </w:num>
  <w:num w:numId="23">
    <w:abstractNumId w:val="4"/>
  </w:num>
  <w:num w:numId="24">
    <w:abstractNumId w:val="11"/>
  </w:num>
  <w:num w:numId="25">
    <w:abstractNumId w:val="20"/>
  </w:num>
  <w:num w:numId="26">
    <w:abstractNumId w:val="2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9D1"/>
    <w:rsid w:val="00001090"/>
    <w:rsid w:val="00004236"/>
    <w:rsid w:val="0000576D"/>
    <w:rsid w:val="0001769B"/>
    <w:rsid w:val="00023D5D"/>
    <w:rsid w:val="00034BAF"/>
    <w:rsid w:val="000406AE"/>
    <w:rsid w:val="00040779"/>
    <w:rsid w:val="0004239D"/>
    <w:rsid w:val="000466CA"/>
    <w:rsid w:val="0005390C"/>
    <w:rsid w:val="00056C3D"/>
    <w:rsid w:val="00064789"/>
    <w:rsid w:val="000701BC"/>
    <w:rsid w:val="000804A5"/>
    <w:rsid w:val="000804F2"/>
    <w:rsid w:val="00081AF9"/>
    <w:rsid w:val="0009181B"/>
    <w:rsid w:val="0009234A"/>
    <w:rsid w:val="000A4ABF"/>
    <w:rsid w:val="000A6E69"/>
    <w:rsid w:val="000B7AA1"/>
    <w:rsid w:val="000C4858"/>
    <w:rsid w:val="000C54E6"/>
    <w:rsid w:val="000F1109"/>
    <w:rsid w:val="000F1748"/>
    <w:rsid w:val="001018C1"/>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C4819"/>
    <w:rsid w:val="001D7B3F"/>
    <w:rsid w:val="00214615"/>
    <w:rsid w:val="002148A0"/>
    <w:rsid w:val="00216347"/>
    <w:rsid w:val="002173F5"/>
    <w:rsid w:val="00220632"/>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E07F9"/>
    <w:rsid w:val="002F05E5"/>
    <w:rsid w:val="002F7CCE"/>
    <w:rsid w:val="00305A5B"/>
    <w:rsid w:val="00307F5F"/>
    <w:rsid w:val="0031099C"/>
    <w:rsid w:val="00313F74"/>
    <w:rsid w:val="003162AB"/>
    <w:rsid w:val="00321AA3"/>
    <w:rsid w:val="003225C4"/>
    <w:rsid w:val="00324A95"/>
    <w:rsid w:val="00326C92"/>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B36C5"/>
    <w:rsid w:val="003C217E"/>
    <w:rsid w:val="003D01CF"/>
    <w:rsid w:val="003D3DC2"/>
    <w:rsid w:val="003D4906"/>
    <w:rsid w:val="003D7462"/>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28AD"/>
    <w:rsid w:val="00465A7A"/>
    <w:rsid w:val="0047004A"/>
    <w:rsid w:val="004850ED"/>
    <w:rsid w:val="00492057"/>
    <w:rsid w:val="00495D9F"/>
    <w:rsid w:val="0049753A"/>
    <w:rsid w:val="004A0CFF"/>
    <w:rsid w:val="004B418E"/>
    <w:rsid w:val="004B4D95"/>
    <w:rsid w:val="004B7B0B"/>
    <w:rsid w:val="004C3BA6"/>
    <w:rsid w:val="004D5F6A"/>
    <w:rsid w:val="004E06E9"/>
    <w:rsid w:val="004E27C1"/>
    <w:rsid w:val="004E4448"/>
    <w:rsid w:val="004F29CD"/>
    <w:rsid w:val="00500063"/>
    <w:rsid w:val="00501F33"/>
    <w:rsid w:val="00504A6F"/>
    <w:rsid w:val="00512460"/>
    <w:rsid w:val="00515AEC"/>
    <w:rsid w:val="00516779"/>
    <w:rsid w:val="00523D67"/>
    <w:rsid w:val="00525959"/>
    <w:rsid w:val="00532F44"/>
    <w:rsid w:val="0053415A"/>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3E89"/>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0162"/>
    <w:rsid w:val="00724EAA"/>
    <w:rsid w:val="00732E2A"/>
    <w:rsid w:val="00736D21"/>
    <w:rsid w:val="00737173"/>
    <w:rsid w:val="00741A7A"/>
    <w:rsid w:val="00741D85"/>
    <w:rsid w:val="007461E7"/>
    <w:rsid w:val="00752A4B"/>
    <w:rsid w:val="007606EA"/>
    <w:rsid w:val="007670AC"/>
    <w:rsid w:val="00770134"/>
    <w:rsid w:val="00772D0B"/>
    <w:rsid w:val="00777CF9"/>
    <w:rsid w:val="00793FD8"/>
    <w:rsid w:val="007946CB"/>
    <w:rsid w:val="00795047"/>
    <w:rsid w:val="007955A1"/>
    <w:rsid w:val="00796E10"/>
    <w:rsid w:val="007973DF"/>
    <w:rsid w:val="007A14AB"/>
    <w:rsid w:val="007A2563"/>
    <w:rsid w:val="007A2853"/>
    <w:rsid w:val="007B0965"/>
    <w:rsid w:val="007B5046"/>
    <w:rsid w:val="007B765A"/>
    <w:rsid w:val="007C70A4"/>
    <w:rsid w:val="007D019C"/>
    <w:rsid w:val="007D1C2B"/>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662C"/>
    <w:rsid w:val="008C72E4"/>
    <w:rsid w:val="008D11C1"/>
    <w:rsid w:val="008D30D8"/>
    <w:rsid w:val="008D3B31"/>
    <w:rsid w:val="008D613B"/>
    <w:rsid w:val="008E6143"/>
    <w:rsid w:val="00900CA4"/>
    <w:rsid w:val="00900D68"/>
    <w:rsid w:val="00903CA6"/>
    <w:rsid w:val="00911187"/>
    <w:rsid w:val="0091160C"/>
    <w:rsid w:val="009137B7"/>
    <w:rsid w:val="0092084E"/>
    <w:rsid w:val="00920A0B"/>
    <w:rsid w:val="00925E03"/>
    <w:rsid w:val="00930CCB"/>
    <w:rsid w:val="009329A8"/>
    <w:rsid w:val="00932F8B"/>
    <w:rsid w:val="00933B76"/>
    <w:rsid w:val="00933C10"/>
    <w:rsid w:val="009344EA"/>
    <w:rsid w:val="00935ED3"/>
    <w:rsid w:val="0093614E"/>
    <w:rsid w:val="0094141C"/>
    <w:rsid w:val="009606A0"/>
    <w:rsid w:val="00960F46"/>
    <w:rsid w:val="00972322"/>
    <w:rsid w:val="00974077"/>
    <w:rsid w:val="009764E6"/>
    <w:rsid w:val="00980413"/>
    <w:rsid w:val="00983B8D"/>
    <w:rsid w:val="009840A6"/>
    <w:rsid w:val="0098691C"/>
    <w:rsid w:val="00997914"/>
    <w:rsid w:val="009A3B70"/>
    <w:rsid w:val="009A59BC"/>
    <w:rsid w:val="009A6772"/>
    <w:rsid w:val="009B513D"/>
    <w:rsid w:val="009B762A"/>
    <w:rsid w:val="009C0DBF"/>
    <w:rsid w:val="009C2038"/>
    <w:rsid w:val="009C2BE1"/>
    <w:rsid w:val="009C7509"/>
    <w:rsid w:val="009E7F0D"/>
    <w:rsid w:val="009F27B4"/>
    <w:rsid w:val="009F5199"/>
    <w:rsid w:val="00A0005C"/>
    <w:rsid w:val="00A02F0A"/>
    <w:rsid w:val="00A059E1"/>
    <w:rsid w:val="00A07773"/>
    <w:rsid w:val="00A11AEA"/>
    <w:rsid w:val="00A12911"/>
    <w:rsid w:val="00A17AD4"/>
    <w:rsid w:val="00A40066"/>
    <w:rsid w:val="00A42D14"/>
    <w:rsid w:val="00A541AC"/>
    <w:rsid w:val="00A603E8"/>
    <w:rsid w:val="00A80926"/>
    <w:rsid w:val="00A8404E"/>
    <w:rsid w:val="00A84C60"/>
    <w:rsid w:val="00A84F79"/>
    <w:rsid w:val="00A9463E"/>
    <w:rsid w:val="00A96DA4"/>
    <w:rsid w:val="00AB2D8E"/>
    <w:rsid w:val="00AC692E"/>
    <w:rsid w:val="00AD0F91"/>
    <w:rsid w:val="00AD6705"/>
    <w:rsid w:val="00AE4E57"/>
    <w:rsid w:val="00AE69C3"/>
    <w:rsid w:val="00AF094E"/>
    <w:rsid w:val="00B1326A"/>
    <w:rsid w:val="00B13ECE"/>
    <w:rsid w:val="00B14037"/>
    <w:rsid w:val="00B23932"/>
    <w:rsid w:val="00B24433"/>
    <w:rsid w:val="00B31E31"/>
    <w:rsid w:val="00B325C3"/>
    <w:rsid w:val="00B36EBC"/>
    <w:rsid w:val="00B37EDA"/>
    <w:rsid w:val="00B43839"/>
    <w:rsid w:val="00B54241"/>
    <w:rsid w:val="00B56A7D"/>
    <w:rsid w:val="00B577E8"/>
    <w:rsid w:val="00B66501"/>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D77AC"/>
    <w:rsid w:val="00BE4AC4"/>
    <w:rsid w:val="00BE7146"/>
    <w:rsid w:val="00BE73AD"/>
    <w:rsid w:val="00BF721A"/>
    <w:rsid w:val="00C007A4"/>
    <w:rsid w:val="00C0367B"/>
    <w:rsid w:val="00C0617D"/>
    <w:rsid w:val="00C16573"/>
    <w:rsid w:val="00C1788C"/>
    <w:rsid w:val="00C2196C"/>
    <w:rsid w:val="00C23AC0"/>
    <w:rsid w:val="00C27319"/>
    <w:rsid w:val="00C3051A"/>
    <w:rsid w:val="00C314AC"/>
    <w:rsid w:val="00C32E52"/>
    <w:rsid w:val="00C3520A"/>
    <w:rsid w:val="00C3580C"/>
    <w:rsid w:val="00C42A71"/>
    <w:rsid w:val="00C46C92"/>
    <w:rsid w:val="00C47292"/>
    <w:rsid w:val="00C6586B"/>
    <w:rsid w:val="00C84263"/>
    <w:rsid w:val="00C87195"/>
    <w:rsid w:val="00C918EC"/>
    <w:rsid w:val="00C97EB8"/>
    <w:rsid w:val="00CA434B"/>
    <w:rsid w:val="00CB2A91"/>
    <w:rsid w:val="00CB6661"/>
    <w:rsid w:val="00CB6D0B"/>
    <w:rsid w:val="00CD343F"/>
    <w:rsid w:val="00CD6936"/>
    <w:rsid w:val="00CE4F27"/>
    <w:rsid w:val="00CE585A"/>
    <w:rsid w:val="00CE5CAA"/>
    <w:rsid w:val="00CE68A8"/>
    <w:rsid w:val="00CE721E"/>
    <w:rsid w:val="00CF007B"/>
    <w:rsid w:val="00CF1136"/>
    <w:rsid w:val="00CF20FA"/>
    <w:rsid w:val="00CF29E8"/>
    <w:rsid w:val="00CF6CB9"/>
    <w:rsid w:val="00D06A78"/>
    <w:rsid w:val="00D103FA"/>
    <w:rsid w:val="00D10C1C"/>
    <w:rsid w:val="00D200D6"/>
    <w:rsid w:val="00D20CA0"/>
    <w:rsid w:val="00D21515"/>
    <w:rsid w:val="00D22AB2"/>
    <w:rsid w:val="00D324CF"/>
    <w:rsid w:val="00D34DE7"/>
    <w:rsid w:val="00D47469"/>
    <w:rsid w:val="00D561D8"/>
    <w:rsid w:val="00D57902"/>
    <w:rsid w:val="00D62831"/>
    <w:rsid w:val="00D65C68"/>
    <w:rsid w:val="00D67B2F"/>
    <w:rsid w:val="00D71944"/>
    <w:rsid w:val="00D71C90"/>
    <w:rsid w:val="00D7721F"/>
    <w:rsid w:val="00D828F2"/>
    <w:rsid w:val="00D87110"/>
    <w:rsid w:val="00DB4BF1"/>
    <w:rsid w:val="00DB728C"/>
    <w:rsid w:val="00DB7C63"/>
    <w:rsid w:val="00DC17EE"/>
    <w:rsid w:val="00DC2385"/>
    <w:rsid w:val="00DC2BB2"/>
    <w:rsid w:val="00DC628D"/>
    <w:rsid w:val="00DD5C22"/>
    <w:rsid w:val="00DE0591"/>
    <w:rsid w:val="00DE62D7"/>
    <w:rsid w:val="00DE6F42"/>
    <w:rsid w:val="00DF06B6"/>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2A6E"/>
    <w:rsid w:val="00E74718"/>
    <w:rsid w:val="00E74F07"/>
    <w:rsid w:val="00E84302"/>
    <w:rsid w:val="00E92AF8"/>
    <w:rsid w:val="00E93B06"/>
    <w:rsid w:val="00E97667"/>
    <w:rsid w:val="00EB3ED4"/>
    <w:rsid w:val="00EB5AE5"/>
    <w:rsid w:val="00EB5B27"/>
    <w:rsid w:val="00EB79E8"/>
    <w:rsid w:val="00ED065B"/>
    <w:rsid w:val="00ED0A41"/>
    <w:rsid w:val="00ED1CB5"/>
    <w:rsid w:val="00ED28B9"/>
    <w:rsid w:val="00EE646D"/>
    <w:rsid w:val="00EE7B58"/>
    <w:rsid w:val="00EF4164"/>
    <w:rsid w:val="00EF4E89"/>
    <w:rsid w:val="00EF7137"/>
    <w:rsid w:val="00F006F2"/>
    <w:rsid w:val="00F00EDF"/>
    <w:rsid w:val="00F0458E"/>
    <w:rsid w:val="00F051CA"/>
    <w:rsid w:val="00F15320"/>
    <w:rsid w:val="00F16C06"/>
    <w:rsid w:val="00F309FB"/>
    <w:rsid w:val="00F37F4A"/>
    <w:rsid w:val="00F406A5"/>
    <w:rsid w:val="00F5273F"/>
    <w:rsid w:val="00F5467D"/>
    <w:rsid w:val="00F54A94"/>
    <w:rsid w:val="00F82325"/>
    <w:rsid w:val="00F91783"/>
    <w:rsid w:val="00FA2321"/>
    <w:rsid w:val="00FA261E"/>
    <w:rsid w:val="00FB3E31"/>
    <w:rsid w:val="00FB4677"/>
    <w:rsid w:val="00FB6128"/>
    <w:rsid w:val="00FC1604"/>
    <w:rsid w:val="00FC748C"/>
    <w:rsid w:val="00FD30C1"/>
    <w:rsid w:val="00FE12A1"/>
    <w:rsid w:val="00FE3BA1"/>
    <w:rsid w:val="00FE62CA"/>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3263">
      <w:bodyDiv w:val="1"/>
      <w:marLeft w:val="0"/>
      <w:marRight w:val="0"/>
      <w:marTop w:val="0"/>
      <w:marBottom w:val="0"/>
      <w:divBdr>
        <w:top w:val="none" w:sz="0" w:space="0" w:color="auto"/>
        <w:left w:val="none" w:sz="0" w:space="0" w:color="auto"/>
        <w:bottom w:val="none" w:sz="0" w:space="0" w:color="auto"/>
        <w:right w:val="none" w:sz="0" w:space="0" w:color="auto"/>
      </w:divBdr>
    </w:div>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sChild>
                                                                                                <w:div w:id="5516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image" Target="media/image22.jpeg"/><Relationship Id="rId42" Type="http://schemas.openxmlformats.org/officeDocument/2006/relationships/image" Target="media/image30.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jpe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2.jpeg"/><Relationship Id="rId32" Type="http://schemas.openxmlformats.org/officeDocument/2006/relationships/image" Target="media/image20.jpeg"/><Relationship Id="rId37" Type="http://schemas.openxmlformats.org/officeDocument/2006/relationships/image" Target="media/image25.jpg"/><Relationship Id="rId40" Type="http://schemas.openxmlformats.org/officeDocument/2006/relationships/image" Target="media/image28.jp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4.jpeg"/><Relationship Id="rId10" Type="http://schemas.openxmlformats.org/officeDocument/2006/relationships/hyperlink" Target="http://resources.bmj.com/bmj/authors/editorial-policies/competing-interests/" TargetMode="External"/><Relationship Id="rId19" Type="http://schemas.openxmlformats.org/officeDocument/2006/relationships/image" Target="media/image7.jpeg"/><Relationship Id="rId31" Type="http://schemas.openxmlformats.org/officeDocument/2006/relationships/image" Target="media/image19.jpeg"/><Relationship Id="rId44" Type="http://schemas.openxmlformats.org/officeDocument/2006/relationships/image" Target="media/image32.jpeg"/><Relationship Id="rId4" Type="http://schemas.microsoft.com/office/2007/relationships/stylesWithEffects" Target="stylesWithEffects.xml"/><Relationship Id="rId9" Type="http://schemas.openxmlformats.org/officeDocument/2006/relationships/hyperlink" Target="http://www.bmj.com/sites/default/files/BMJ%20Author%20Licence%20March%202013.doc"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jpeg"/><Relationship Id="rId43"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3E1556-AC1C-4B6D-BCED-1C5819513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60</Pages>
  <Words>31927</Words>
  <Characters>181986</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213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3</cp:revision>
  <cp:lastPrinted>2013-09-05T11:15:00Z</cp:lastPrinted>
  <dcterms:created xsi:type="dcterms:W3CDTF">2013-04-24T13:31:00Z</dcterms:created>
  <dcterms:modified xsi:type="dcterms:W3CDTF">2013-09-0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